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78362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50B1CE30" w14:textId="0FE431AF" w:rsidR="00403AE6"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783621" w:history="1">
            <w:r w:rsidR="00403AE6" w:rsidRPr="00E81DA3">
              <w:rPr>
                <w:rStyle w:val="Hipervnculo"/>
                <w:noProof/>
              </w:rPr>
              <w:t>Índice de Contenido</w:t>
            </w:r>
            <w:r w:rsidR="00403AE6">
              <w:rPr>
                <w:noProof/>
                <w:webHidden/>
              </w:rPr>
              <w:tab/>
            </w:r>
            <w:r w:rsidR="00403AE6">
              <w:rPr>
                <w:noProof/>
                <w:webHidden/>
              </w:rPr>
              <w:fldChar w:fldCharType="begin"/>
            </w:r>
            <w:r w:rsidR="00403AE6">
              <w:rPr>
                <w:noProof/>
                <w:webHidden/>
              </w:rPr>
              <w:instrText xml:space="preserve"> PAGEREF _Toc68783621 \h </w:instrText>
            </w:r>
            <w:r w:rsidR="00403AE6">
              <w:rPr>
                <w:noProof/>
                <w:webHidden/>
              </w:rPr>
            </w:r>
            <w:r w:rsidR="00403AE6">
              <w:rPr>
                <w:noProof/>
                <w:webHidden/>
              </w:rPr>
              <w:fldChar w:fldCharType="separate"/>
            </w:r>
            <w:r w:rsidR="00403AE6">
              <w:rPr>
                <w:noProof/>
                <w:webHidden/>
              </w:rPr>
              <w:t>3</w:t>
            </w:r>
            <w:r w:rsidR="00403AE6">
              <w:rPr>
                <w:noProof/>
                <w:webHidden/>
              </w:rPr>
              <w:fldChar w:fldCharType="end"/>
            </w:r>
          </w:hyperlink>
        </w:p>
        <w:p w14:paraId="503FE4CC" w14:textId="70F97649" w:rsidR="00403AE6" w:rsidRDefault="00C920F4">
          <w:pPr>
            <w:pStyle w:val="TDC1"/>
            <w:tabs>
              <w:tab w:val="right" w:leader="dot" w:pos="8494"/>
            </w:tabs>
            <w:rPr>
              <w:rFonts w:eastAsiaTheme="minorEastAsia"/>
              <w:noProof/>
              <w:sz w:val="22"/>
              <w:lang w:eastAsia="es-ES"/>
            </w:rPr>
          </w:pPr>
          <w:hyperlink w:anchor="_Toc68783622" w:history="1">
            <w:r w:rsidR="00403AE6" w:rsidRPr="00E81DA3">
              <w:rPr>
                <w:rStyle w:val="Hipervnculo"/>
                <w:noProof/>
              </w:rPr>
              <w:t>Índice de tablas</w:t>
            </w:r>
            <w:r w:rsidR="00403AE6">
              <w:rPr>
                <w:noProof/>
                <w:webHidden/>
              </w:rPr>
              <w:tab/>
            </w:r>
            <w:r w:rsidR="00403AE6">
              <w:rPr>
                <w:noProof/>
                <w:webHidden/>
              </w:rPr>
              <w:fldChar w:fldCharType="begin"/>
            </w:r>
            <w:r w:rsidR="00403AE6">
              <w:rPr>
                <w:noProof/>
                <w:webHidden/>
              </w:rPr>
              <w:instrText xml:space="preserve"> PAGEREF _Toc68783622 \h </w:instrText>
            </w:r>
            <w:r w:rsidR="00403AE6">
              <w:rPr>
                <w:noProof/>
                <w:webHidden/>
              </w:rPr>
            </w:r>
            <w:r w:rsidR="00403AE6">
              <w:rPr>
                <w:noProof/>
                <w:webHidden/>
              </w:rPr>
              <w:fldChar w:fldCharType="separate"/>
            </w:r>
            <w:r w:rsidR="00403AE6">
              <w:rPr>
                <w:noProof/>
                <w:webHidden/>
              </w:rPr>
              <w:t>4</w:t>
            </w:r>
            <w:r w:rsidR="00403AE6">
              <w:rPr>
                <w:noProof/>
                <w:webHidden/>
              </w:rPr>
              <w:fldChar w:fldCharType="end"/>
            </w:r>
          </w:hyperlink>
        </w:p>
        <w:p w14:paraId="3E394C63" w14:textId="4FA98AF5" w:rsidR="00403AE6" w:rsidRDefault="00C920F4">
          <w:pPr>
            <w:pStyle w:val="TDC1"/>
            <w:tabs>
              <w:tab w:val="right" w:leader="dot" w:pos="8494"/>
            </w:tabs>
            <w:rPr>
              <w:rFonts w:eastAsiaTheme="minorEastAsia"/>
              <w:noProof/>
              <w:sz w:val="22"/>
              <w:lang w:eastAsia="es-ES"/>
            </w:rPr>
          </w:pPr>
          <w:hyperlink w:anchor="_Toc68783623" w:history="1">
            <w:r w:rsidR="00403AE6" w:rsidRPr="00E81DA3">
              <w:rPr>
                <w:rStyle w:val="Hipervnculo"/>
                <w:noProof/>
              </w:rPr>
              <w:t>Índice de ilustraciones</w:t>
            </w:r>
            <w:r w:rsidR="00403AE6">
              <w:rPr>
                <w:noProof/>
                <w:webHidden/>
              </w:rPr>
              <w:tab/>
            </w:r>
            <w:r w:rsidR="00403AE6">
              <w:rPr>
                <w:noProof/>
                <w:webHidden/>
              </w:rPr>
              <w:fldChar w:fldCharType="begin"/>
            </w:r>
            <w:r w:rsidR="00403AE6">
              <w:rPr>
                <w:noProof/>
                <w:webHidden/>
              </w:rPr>
              <w:instrText xml:space="preserve"> PAGEREF _Toc68783623 \h </w:instrText>
            </w:r>
            <w:r w:rsidR="00403AE6">
              <w:rPr>
                <w:noProof/>
                <w:webHidden/>
              </w:rPr>
            </w:r>
            <w:r w:rsidR="00403AE6">
              <w:rPr>
                <w:noProof/>
                <w:webHidden/>
              </w:rPr>
              <w:fldChar w:fldCharType="separate"/>
            </w:r>
            <w:r w:rsidR="00403AE6">
              <w:rPr>
                <w:noProof/>
                <w:webHidden/>
              </w:rPr>
              <w:t>5</w:t>
            </w:r>
            <w:r w:rsidR="00403AE6">
              <w:rPr>
                <w:noProof/>
                <w:webHidden/>
              </w:rPr>
              <w:fldChar w:fldCharType="end"/>
            </w:r>
          </w:hyperlink>
        </w:p>
        <w:p w14:paraId="3734497B" w14:textId="653A14E4" w:rsidR="00403AE6" w:rsidRDefault="00C920F4">
          <w:pPr>
            <w:pStyle w:val="TDC1"/>
            <w:tabs>
              <w:tab w:val="left" w:pos="880"/>
              <w:tab w:val="right" w:leader="dot" w:pos="8494"/>
            </w:tabs>
            <w:rPr>
              <w:rFonts w:eastAsiaTheme="minorEastAsia"/>
              <w:noProof/>
              <w:sz w:val="22"/>
              <w:lang w:eastAsia="es-ES"/>
            </w:rPr>
          </w:pPr>
          <w:hyperlink w:anchor="_Toc68783624" w:history="1">
            <w:r w:rsidR="00403AE6" w:rsidRPr="00E81DA3">
              <w:rPr>
                <w:rStyle w:val="Hipervnculo"/>
                <w:rFonts w:ascii="LM Roman 12" w:hAnsi="LM Roman 12"/>
                <w:noProof/>
              </w:rPr>
              <w:t>1.</w:t>
            </w:r>
            <w:r w:rsidR="00403AE6">
              <w:rPr>
                <w:rFonts w:eastAsiaTheme="minorEastAsia"/>
                <w:noProof/>
                <w:sz w:val="22"/>
                <w:lang w:eastAsia="es-ES"/>
              </w:rPr>
              <w:tab/>
            </w:r>
            <w:r w:rsidR="00403AE6" w:rsidRPr="00E81DA3">
              <w:rPr>
                <w:rStyle w:val="Hipervnculo"/>
                <w:noProof/>
              </w:rPr>
              <w:t>Introducción</w:t>
            </w:r>
            <w:r w:rsidR="00403AE6">
              <w:rPr>
                <w:noProof/>
                <w:webHidden/>
              </w:rPr>
              <w:tab/>
            </w:r>
            <w:r w:rsidR="00403AE6">
              <w:rPr>
                <w:noProof/>
                <w:webHidden/>
              </w:rPr>
              <w:fldChar w:fldCharType="begin"/>
            </w:r>
            <w:r w:rsidR="00403AE6">
              <w:rPr>
                <w:noProof/>
                <w:webHidden/>
              </w:rPr>
              <w:instrText xml:space="preserve"> PAGEREF _Toc68783624 \h </w:instrText>
            </w:r>
            <w:r w:rsidR="00403AE6">
              <w:rPr>
                <w:noProof/>
                <w:webHidden/>
              </w:rPr>
            </w:r>
            <w:r w:rsidR="00403AE6">
              <w:rPr>
                <w:noProof/>
                <w:webHidden/>
              </w:rPr>
              <w:fldChar w:fldCharType="separate"/>
            </w:r>
            <w:r w:rsidR="00403AE6">
              <w:rPr>
                <w:noProof/>
                <w:webHidden/>
              </w:rPr>
              <w:t>6</w:t>
            </w:r>
            <w:r w:rsidR="00403AE6">
              <w:rPr>
                <w:noProof/>
                <w:webHidden/>
              </w:rPr>
              <w:fldChar w:fldCharType="end"/>
            </w:r>
          </w:hyperlink>
        </w:p>
        <w:p w14:paraId="6BF3D384" w14:textId="0AA4EA08" w:rsidR="00403AE6" w:rsidRDefault="00C920F4">
          <w:pPr>
            <w:pStyle w:val="TDC1"/>
            <w:tabs>
              <w:tab w:val="left" w:pos="880"/>
              <w:tab w:val="right" w:leader="dot" w:pos="8494"/>
            </w:tabs>
            <w:rPr>
              <w:rFonts w:eastAsiaTheme="minorEastAsia"/>
              <w:noProof/>
              <w:sz w:val="22"/>
              <w:lang w:eastAsia="es-ES"/>
            </w:rPr>
          </w:pPr>
          <w:hyperlink w:anchor="_Toc68783625" w:history="1">
            <w:r w:rsidR="00403AE6" w:rsidRPr="00E81DA3">
              <w:rPr>
                <w:rStyle w:val="Hipervnculo"/>
                <w:rFonts w:ascii="LM Roman 12" w:hAnsi="LM Roman 12"/>
                <w:noProof/>
              </w:rPr>
              <w:t>2.</w:t>
            </w:r>
            <w:r w:rsidR="00403AE6">
              <w:rPr>
                <w:rFonts w:eastAsiaTheme="minorEastAsia"/>
                <w:noProof/>
                <w:sz w:val="22"/>
                <w:lang w:eastAsia="es-ES"/>
              </w:rPr>
              <w:tab/>
            </w:r>
            <w:r w:rsidR="00403AE6" w:rsidRPr="00E81DA3">
              <w:rPr>
                <w:rStyle w:val="Hipervnculo"/>
                <w:noProof/>
              </w:rPr>
              <w:t>Contexto</w:t>
            </w:r>
            <w:r w:rsidR="00403AE6">
              <w:rPr>
                <w:noProof/>
                <w:webHidden/>
              </w:rPr>
              <w:tab/>
            </w:r>
            <w:r w:rsidR="00403AE6">
              <w:rPr>
                <w:noProof/>
                <w:webHidden/>
              </w:rPr>
              <w:fldChar w:fldCharType="begin"/>
            </w:r>
            <w:r w:rsidR="00403AE6">
              <w:rPr>
                <w:noProof/>
                <w:webHidden/>
              </w:rPr>
              <w:instrText xml:space="preserve"> PAGEREF _Toc68783625 \h </w:instrText>
            </w:r>
            <w:r w:rsidR="00403AE6">
              <w:rPr>
                <w:noProof/>
                <w:webHidden/>
              </w:rPr>
            </w:r>
            <w:r w:rsidR="00403AE6">
              <w:rPr>
                <w:noProof/>
                <w:webHidden/>
              </w:rPr>
              <w:fldChar w:fldCharType="separate"/>
            </w:r>
            <w:r w:rsidR="00403AE6">
              <w:rPr>
                <w:noProof/>
                <w:webHidden/>
              </w:rPr>
              <w:t>8</w:t>
            </w:r>
            <w:r w:rsidR="00403AE6">
              <w:rPr>
                <w:noProof/>
                <w:webHidden/>
              </w:rPr>
              <w:fldChar w:fldCharType="end"/>
            </w:r>
          </w:hyperlink>
        </w:p>
        <w:p w14:paraId="04065502" w14:textId="4B45A9C0" w:rsidR="00403AE6" w:rsidRDefault="00C920F4">
          <w:pPr>
            <w:pStyle w:val="TDC1"/>
            <w:tabs>
              <w:tab w:val="left" w:pos="880"/>
              <w:tab w:val="right" w:leader="dot" w:pos="8494"/>
            </w:tabs>
            <w:rPr>
              <w:rFonts w:eastAsiaTheme="minorEastAsia"/>
              <w:noProof/>
              <w:sz w:val="22"/>
              <w:lang w:eastAsia="es-ES"/>
            </w:rPr>
          </w:pPr>
          <w:hyperlink w:anchor="_Toc68783626" w:history="1">
            <w:r w:rsidR="00403AE6" w:rsidRPr="00E81DA3">
              <w:rPr>
                <w:rStyle w:val="Hipervnculo"/>
                <w:rFonts w:ascii="LM Roman 12" w:hAnsi="LM Roman 12"/>
                <w:noProof/>
              </w:rPr>
              <w:t>3.</w:t>
            </w:r>
            <w:r w:rsidR="00403AE6">
              <w:rPr>
                <w:rFonts w:eastAsiaTheme="minorEastAsia"/>
                <w:noProof/>
                <w:sz w:val="22"/>
                <w:lang w:eastAsia="es-ES"/>
              </w:rPr>
              <w:tab/>
            </w:r>
            <w:r w:rsidR="00403AE6" w:rsidRPr="00E81DA3">
              <w:rPr>
                <w:rStyle w:val="Hipervnculo"/>
                <w:noProof/>
              </w:rPr>
              <w:t>Usuarios potenciales</w:t>
            </w:r>
            <w:r w:rsidR="00403AE6">
              <w:rPr>
                <w:noProof/>
                <w:webHidden/>
              </w:rPr>
              <w:tab/>
            </w:r>
            <w:r w:rsidR="00403AE6">
              <w:rPr>
                <w:noProof/>
                <w:webHidden/>
              </w:rPr>
              <w:fldChar w:fldCharType="begin"/>
            </w:r>
            <w:r w:rsidR="00403AE6">
              <w:rPr>
                <w:noProof/>
                <w:webHidden/>
              </w:rPr>
              <w:instrText xml:space="preserve"> PAGEREF _Toc68783626 \h </w:instrText>
            </w:r>
            <w:r w:rsidR="00403AE6">
              <w:rPr>
                <w:noProof/>
                <w:webHidden/>
              </w:rPr>
            </w:r>
            <w:r w:rsidR="00403AE6">
              <w:rPr>
                <w:noProof/>
                <w:webHidden/>
              </w:rPr>
              <w:fldChar w:fldCharType="separate"/>
            </w:r>
            <w:r w:rsidR="00403AE6">
              <w:rPr>
                <w:noProof/>
                <w:webHidden/>
              </w:rPr>
              <w:t>9</w:t>
            </w:r>
            <w:r w:rsidR="00403AE6">
              <w:rPr>
                <w:noProof/>
                <w:webHidden/>
              </w:rPr>
              <w:fldChar w:fldCharType="end"/>
            </w:r>
          </w:hyperlink>
        </w:p>
        <w:p w14:paraId="01F7F07E" w14:textId="1C8F8272" w:rsidR="00403AE6" w:rsidRDefault="00C920F4">
          <w:pPr>
            <w:pStyle w:val="TDC1"/>
            <w:tabs>
              <w:tab w:val="left" w:pos="880"/>
              <w:tab w:val="right" w:leader="dot" w:pos="8494"/>
            </w:tabs>
            <w:rPr>
              <w:rFonts w:eastAsiaTheme="minorEastAsia"/>
              <w:noProof/>
              <w:sz w:val="22"/>
              <w:lang w:eastAsia="es-ES"/>
            </w:rPr>
          </w:pPr>
          <w:hyperlink w:anchor="_Toc68783627" w:history="1">
            <w:r w:rsidR="00403AE6" w:rsidRPr="00E81DA3">
              <w:rPr>
                <w:rStyle w:val="Hipervnculo"/>
                <w:rFonts w:ascii="LM Roman 12" w:hAnsi="LM Roman 12"/>
                <w:noProof/>
              </w:rPr>
              <w:t>4.</w:t>
            </w:r>
            <w:r w:rsidR="00403AE6">
              <w:rPr>
                <w:rFonts w:eastAsiaTheme="minorEastAsia"/>
                <w:noProof/>
                <w:sz w:val="22"/>
                <w:lang w:eastAsia="es-ES"/>
              </w:rPr>
              <w:tab/>
            </w:r>
            <w:r w:rsidR="00403AE6" w:rsidRPr="00E81DA3">
              <w:rPr>
                <w:rStyle w:val="Hipervnculo"/>
                <w:noProof/>
              </w:rPr>
              <w:t>Fuentes de datos</w:t>
            </w:r>
            <w:r w:rsidR="00403AE6">
              <w:rPr>
                <w:noProof/>
                <w:webHidden/>
              </w:rPr>
              <w:tab/>
            </w:r>
            <w:r w:rsidR="00403AE6">
              <w:rPr>
                <w:noProof/>
                <w:webHidden/>
              </w:rPr>
              <w:fldChar w:fldCharType="begin"/>
            </w:r>
            <w:r w:rsidR="00403AE6">
              <w:rPr>
                <w:noProof/>
                <w:webHidden/>
              </w:rPr>
              <w:instrText xml:space="preserve"> PAGEREF _Toc68783627 \h </w:instrText>
            </w:r>
            <w:r w:rsidR="00403AE6">
              <w:rPr>
                <w:noProof/>
                <w:webHidden/>
              </w:rPr>
            </w:r>
            <w:r w:rsidR="00403AE6">
              <w:rPr>
                <w:noProof/>
                <w:webHidden/>
              </w:rPr>
              <w:fldChar w:fldCharType="separate"/>
            </w:r>
            <w:r w:rsidR="00403AE6">
              <w:rPr>
                <w:noProof/>
                <w:webHidden/>
              </w:rPr>
              <w:t>10</w:t>
            </w:r>
            <w:r w:rsidR="00403AE6">
              <w:rPr>
                <w:noProof/>
                <w:webHidden/>
              </w:rPr>
              <w:fldChar w:fldCharType="end"/>
            </w:r>
          </w:hyperlink>
        </w:p>
        <w:p w14:paraId="1FD1BF2F" w14:textId="429A9C2D" w:rsidR="00403AE6" w:rsidRDefault="00C920F4">
          <w:pPr>
            <w:pStyle w:val="TDC1"/>
            <w:tabs>
              <w:tab w:val="left" w:pos="880"/>
              <w:tab w:val="right" w:leader="dot" w:pos="8494"/>
            </w:tabs>
            <w:rPr>
              <w:rFonts w:eastAsiaTheme="minorEastAsia"/>
              <w:noProof/>
              <w:sz w:val="22"/>
              <w:lang w:eastAsia="es-ES"/>
            </w:rPr>
          </w:pPr>
          <w:hyperlink w:anchor="_Toc68783628" w:history="1">
            <w:r w:rsidR="00403AE6" w:rsidRPr="00E81DA3">
              <w:rPr>
                <w:rStyle w:val="Hipervnculo"/>
                <w:rFonts w:ascii="LM Roman 12" w:hAnsi="LM Roman 12"/>
                <w:noProof/>
              </w:rPr>
              <w:t>5.</w:t>
            </w:r>
            <w:r w:rsidR="00403AE6">
              <w:rPr>
                <w:rFonts w:eastAsiaTheme="minorEastAsia"/>
                <w:noProof/>
                <w:sz w:val="22"/>
                <w:lang w:eastAsia="es-ES"/>
              </w:rPr>
              <w:tab/>
            </w:r>
            <w:r w:rsidR="00403AE6" w:rsidRPr="00E81DA3">
              <w:rPr>
                <w:rStyle w:val="Hipervnculo"/>
                <w:noProof/>
              </w:rPr>
              <w:t>PRA1 – Análisis y diseño del modelo</w:t>
            </w:r>
            <w:r w:rsidR="00403AE6">
              <w:rPr>
                <w:noProof/>
                <w:webHidden/>
              </w:rPr>
              <w:tab/>
            </w:r>
            <w:r w:rsidR="00403AE6">
              <w:rPr>
                <w:noProof/>
                <w:webHidden/>
              </w:rPr>
              <w:fldChar w:fldCharType="begin"/>
            </w:r>
            <w:r w:rsidR="00403AE6">
              <w:rPr>
                <w:noProof/>
                <w:webHidden/>
              </w:rPr>
              <w:instrText xml:space="preserve"> PAGEREF _Toc68783628 \h </w:instrText>
            </w:r>
            <w:r w:rsidR="00403AE6">
              <w:rPr>
                <w:noProof/>
                <w:webHidden/>
              </w:rPr>
            </w:r>
            <w:r w:rsidR="00403AE6">
              <w:rPr>
                <w:noProof/>
                <w:webHidden/>
              </w:rPr>
              <w:fldChar w:fldCharType="separate"/>
            </w:r>
            <w:r w:rsidR="00403AE6">
              <w:rPr>
                <w:noProof/>
                <w:webHidden/>
              </w:rPr>
              <w:t>12</w:t>
            </w:r>
            <w:r w:rsidR="00403AE6">
              <w:rPr>
                <w:noProof/>
                <w:webHidden/>
              </w:rPr>
              <w:fldChar w:fldCharType="end"/>
            </w:r>
          </w:hyperlink>
        </w:p>
        <w:p w14:paraId="4CA02466" w14:textId="2478C049" w:rsidR="00403AE6" w:rsidRDefault="00C920F4">
          <w:pPr>
            <w:pStyle w:val="TDC2"/>
            <w:tabs>
              <w:tab w:val="left" w:pos="1320"/>
            </w:tabs>
            <w:rPr>
              <w:rFonts w:eastAsiaTheme="minorEastAsia"/>
              <w:noProof/>
              <w:sz w:val="22"/>
              <w:lang w:eastAsia="es-ES"/>
            </w:rPr>
          </w:pPr>
          <w:hyperlink w:anchor="_Toc68783629" w:history="1">
            <w:r w:rsidR="00403AE6" w:rsidRPr="00E81DA3">
              <w:rPr>
                <w:rStyle w:val="Hipervnculo"/>
                <w:rFonts w:ascii="LM Roman 12" w:hAnsi="LM Roman 12"/>
                <w:noProof/>
              </w:rPr>
              <w:t>5.1.</w:t>
            </w:r>
            <w:r w:rsidR="00403AE6">
              <w:rPr>
                <w:rFonts w:eastAsiaTheme="minorEastAsia"/>
                <w:noProof/>
                <w:sz w:val="22"/>
                <w:lang w:eastAsia="es-ES"/>
              </w:rPr>
              <w:tab/>
            </w:r>
            <w:r w:rsidR="00403AE6" w:rsidRPr="00E81DA3">
              <w:rPr>
                <w:rStyle w:val="Hipervnculo"/>
                <w:noProof/>
              </w:rPr>
              <w:t>Análisis de los requerimientos</w:t>
            </w:r>
            <w:r w:rsidR="00403AE6">
              <w:rPr>
                <w:noProof/>
                <w:webHidden/>
              </w:rPr>
              <w:tab/>
            </w:r>
            <w:r w:rsidR="00403AE6">
              <w:rPr>
                <w:noProof/>
                <w:webHidden/>
              </w:rPr>
              <w:fldChar w:fldCharType="begin"/>
            </w:r>
            <w:r w:rsidR="00403AE6">
              <w:rPr>
                <w:noProof/>
                <w:webHidden/>
              </w:rPr>
              <w:instrText xml:space="preserve"> PAGEREF _Toc68783629 \h </w:instrText>
            </w:r>
            <w:r w:rsidR="00403AE6">
              <w:rPr>
                <w:noProof/>
                <w:webHidden/>
              </w:rPr>
            </w:r>
            <w:r w:rsidR="00403AE6">
              <w:rPr>
                <w:noProof/>
                <w:webHidden/>
              </w:rPr>
              <w:fldChar w:fldCharType="separate"/>
            </w:r>
            <w:r w:rsidR="00403AE6">
              <w:rPr>
                <w:noProof/>
                <w:webHidden/>
              </w:rPr>
              <w:t>12</w:t>
            </w:r>
            <w:r w:rsidR="00403AE6">
              <w:rPr>
                <w:noProof/>
                <w:webHidden/>
              </w:rPr>
              <w:fldChar w:fldCharType="end"/>
            </w:r>
          </w:hyperlink>
        </w:p>
        <w:p w14:paraId="36A141FC" w14:textId="7E8B4B5C" w:rsidR="00403AE6" w:rsidRDefault="00C920F4">
          <w:pPr>
            <w:pStyle w:val="TDC2"/>
            <w:tabs>
              <w:tab w:val="left" w:pos="1320"/>
            </w:tabs>
            <w:rPr>
              <w:rFonts w:eastAsiaTheme="minorEastAsia"/>
              <w:noProof/>
              <w:sz w:val="22"/>
              <w:lang w:eastAsia="es-ES"/>
            </w:rPr>
          </w:pPr>
          <w:hyperlink w:anchor="_Toc68783630" w:history="1">
            <w:r w:rsidR="00403AE6" w:rsidRPr="00E81DA3">
              <w:rPr>
                <w:rStyle w:val="Hipervnculo"/>
                <w:rFonts w:ascii="LM Roman 12" w:hAnsi="LM Roman 12"/>
                <w:noProof/>
              </w:rPr>
              <w:t>5.2.</w:t>
            </w:r>
            <w:r w:rsidR="00403AE6">
              <w:rPr>
                <w:rFonts w:eastAsiaTheme="minorEastAsia"/>
                <w:noProof/>
                <w:sz w:val="22"/>
                <w:lang w:eastAsia="es-ES"/>
              </w:rPr>
              <w:tab/>
            </w:r>
            <w:r w:rsidR="00403AE6" w:rsidRPr="00E81DA3">
              <w:rPr>
                <w:rStyle w:val="Hipervnculo"/>
                <w:noProof/>
              </w:rPr>
              <w:t>Análisis de fuentes de datos</w:t>
            </w:r>
            <w:r w:rsidR="00403AE6">
              <w:rPr>
                <w:noProof/>
                <w:webHidden/>
              </w:rPr>
              <w:tab/>
            </w:r>
            <w:r w:rsidR="00403AE6">
              <w:rPr>
                <w:noProof/>
                <w:webHidden/>
              </w:rPr>
              <w:fldChar w:fldCharType="begin"/>
            </w:r>
            <w:r w:rsidR="00403AE6">
              <w:rPr>
                <w:noProof/>
                <w:webHidden/>
              </w:rPr>
              <w:instrText xml:space="preserve"> PAGEREF _Toc68783630 \h </w:instrText>
            </w:r>
            <w:r w:rsidR="00403AE6">
              <w:rPr>
                <w:noProof/>
                <w:webHidden/>
              </w:rPr>
            </w:r>
            <w:r w:rsidR="00403AE6">
              <w:rPr>
                <w:noProof/>
                <w:webHidden/>
              </w:rPr>
              <w:fldChar w:fldCharType="separate"/>
            </w:r>
            <w:r w:rsidR="00403AE6">
              <w:rPr>
                <w:noProof/>
                <w:webHidden/>
              </w:rPr>
              <w:t>13</w:t>
            </w:r>
            <w:r w:rsidR="00403AE6">
              <w:rPr>
                <w:noProof/>
                <w:webHidden/>
              </w:rPr>
              <w:fldChar w:fldCharType="end"/>
            </w:r>
          </w:hyperlink>
        </w:p>
        <w:p w14:paraId="636D2DB9" w14:textId="4AC0568D" w:rsidR="00403AE6" w:rsidRDefault="00C920F4">
          <w:pPr>
            <w:pStyle w:val="TDC3"/>
            <w:tabs>
              <w:tab w:val="left" w:pos="1760"/>
              <w:tab w:val="right" w:leader="dot" w:pos="8494"/>
            </w:tabs>
            <w:rPr>
              <w:rFonts w:eastAsiaTheme="minorEastAsia"/>
              <w:noProof/>
              <w:sz w:val="22"/>
              <w:lang w:eastAsia="es-ES"/>
            </w:rPr>
          </w:pPr>
          <w:hyperlink w:anchor="_Toc68783631" w:history="1">
            <w:r w:rsidR="00403AE6" w:rsidRPr="00E81DA3">
              <w:rPr>
                <w:rStyle w:val="Hipervnculo"/>
                <w:rFonts w:ascii="LM Roman 12" w:hAnsi="LM Roman 12"/>
                <w:noProof/>
              </w:rPr>
              <w:t>5.2.1.</w:t>
            </w:r>
            <w:r w:rsidR="00403AE6">
              <w:rPr>
                <w:rFonts w:eastAsiaTheme="minorEastAsia"/>
                <w:noProof/>
                <w:sz w:val="22"/>
                <w:lang w:eastAsia="es-ES"/>
              </w:rPr>
              <w:tab/>
            </w:r>
            <w:r w:rsidR="00403AE6" w:rsidRPr="00E81DA3">
              <w:rPr>
                <w:rStyle w:val="Hipervnculo"/>
                <w:noProof/>
              </w:rPr>
              <w:t>Ficheros CSV</w:t>
            </w:r>
            <w:r w:rsidR="00403AE6">
              <w:rPr>
                <w:noProof/>
                <w:webHidden/>
              </w:rPr>
              <w:tab/>
            </w:r>
            <w:r w:rsidR="00403AE6">
              <w:rPr>
                <w:noProof/>
                <w:webHidden/>
              </w:rPr>
              <w:fldChar w:fldCharType="begin"/>
            </w:r>
            <w:r w:rsidR="00403AE6">
              <w:rPr>
                <w:noProof/>
                <w:webHidden/>
              </w:rPr>
              <w:instrText xml:space="preserve"> PAGEREF _Toc68783631 \h </w:instrText>
            </w:r>
            <w:r w:rsidR="00403AE6">
              <w:rPr>
                <w:noProof/>
                <w:webHidden/>
              </w:rPr>
            </w:r>
            <w:r w:rsidR="00403AE6">
              <w:rPr>
                <w:noProof/>
                <w:webHidden/>
              </w:rPr>
              <w:fldChar w:fldCharType="separate"/>
            </w:r>
            <w:r w:rsidR="00403AE6">
              <w:rPr>
                <w:noProof/>
                <w:webHidden/>
              </w:rPr>
              <w:t>13</w:t>
            </w:r>
            <w:r w:rsidR="00403AE6">
              <w:rPr>
                <w:noProof/>
                <w:webHidden/>
              </w:rPr>
              <w:fldChar w:fldCharType="end"/>
            </w:r>
          </w:hyperlink>
        </w:p>
        <w:p w14:paraId="6E7FEF7E" w14:textId="21FAB2E2" w:rsidR="00403AE6" w:rsidRDefault="00C920F4">
          <w:pPr>
            <w:pStyle w:val="TDC3"/>
            <w:tabs>
              <w:tab w:val="left" w:pos="1760"/>
              <w:tab w:val="right" w:leader="dot" w:pos="8494"/>
            </w:tabs>
            <w:rPr>
              <w:rFonts w:eastAsiaTheme="minorEastAsia"/>
              <w:noProof/>
              <w:sz w:val="22"/>
              <w:lang w:eastAsia="es-ES"/>
            </w:rPr>
          </w:pPr>
          <w:hyperlink w:anchor="_Toc68783632" w:history="1">
            <w:r w:rsidR="00403AE6" w:rsidRPr="00E81DA3">
              <w:rPr>
                <w:rStyle w:val="Hipervnculo"/>
                <w:rFonts w:ascii="LM Roman 12" w:hAnsi="LM Roman 12"/>
                <w:noProof/>
              </w:rPr>
              <w:t>5.2.2.</w:t>
            </w:r>
            <w:r w:rsidR="00403AE6">
              <w:rPr>
                <w:rFonts w:eastAsiaTheme="minorEastAsia"/>
                <w:noProof/>
                <w:sz w:val="22"/>
                <w:lang w:eastAsia="es-ES"/>
              </w:rPr>
              <w:tab/>
            </w:r>
            <w:r w:rsidR="00403AE6" w:rsidRPr="00E81DA3">
              <w:rPr>
                <w:rStyle w:val="Hipervnculo"/>
                <w:noProof/>
              </w:rPr>
              <w:t>Ficheros Excel</w:t>
            </w:r>
            <w:r w:rsidR="00403AE6">
              <w:rPr>
                <w:noProof/>
                <w:webHidden/>
              </w:rPr>
              <w:tab/>
            </w:r>
            <w:r w:rsidR="00403AE6">
              <w:rPr>
                <w:noProof/>
                <w:webHidden/>
              </w:rPr>
              <w:fldChar w:fldCharType="begin"/>
            </w:r>
            <w:r w:rsidR="00403AE6">
              <w:rPr>
                <w:noProof/>
                <w:webHidden/>
              </w:rPr>
              <w:instrText xml:space="preserve"> PAGEREF _Toc68783632 \h </w:instrText>
            </w:r>
            <w:r w:rsidR="00403AE6">
              <w:rPr>
                <w:noProof/>
                <w:webHidden/>
              </w:rPr>
            </w:r>
            <w:r w:rsidR="00403AE6">
              <w:rPr>
                <w:noProof/>
                <w:webHidden/>
              </w:rPr>
              <w:fldChar w:fldCharType="separate"/>
            </w:r>
            <w:r w:rsidR="00403AE6">
              <w:rPr>
                <w:noProof/>
                <w:webHidden/>
              </w:rPr>
              <w:t>14</w:t>
            </w:r>
            <w:r w:rsidR="00403AE6">
              <w:rPr>
                <w:noProof/>
                <w:webHidden/>
              </w:rPr>
              <w:fldChar w:fldCharType="end"/>
            </w:r>
          </w:hyperlink>
        </w:p>
        <w:p w14:paraId="3D139415" w14:textId="580AC46B" w:rsidR="00403AE6" w:rsidRDefault="00C920F4">
          <w:pPr>
            <w:pStyle w:val="TDC3"/>
            <w:tabs>
              <w:tab w:val="left" w:pos="1760"/>
              <w:tab w:val="right" w:leader="dot" w:pos="8494"/>
            </w:tabs>
            <w:rPr>
              <w:rFonts w:eastAsiaTheme="minorEastAsia"/>
              <w:noProof/>
              <w:sz w:val="22"/>
              <w:lang w:eastAsia="es-ES"/>
            </w:rPr>
          </w:pPr>
          <w:hyperlink w:anchor="_Toc68783633" w:history="1">
            <w:r w:rsidR="00403AE6" w:rsidRPr="00E81DA3">
              <w:rPr>
                <w:rStyle w:val="Hipervnculo"/>
                <w:rFonts w:ascii="LM Roman 12" w:hAnsi="LM Roman 12"/>
                <w:noProof/>
              </w:rPr>
              <w:t>5.2.3.</w:t>
            </w:r>
            <w:r w:rsidR="00403AE6">
              <w:rPr>
                <w:rFonts w:eastAsiaTheme="minorEastAsia"/>
                <w:noProof/>
                <w:sz w:val="22"/>
                <w:lang w:eastAsia="es-ES"/>
              </w:rPr>
              <w:tab/>
            </w:r>
            <w:r w:rsidR="00403AE6" w:rsidRPr="00E81DA3">
              <w:rPr>
                <w:rStyle w:val="Hipervnculo"/>
                <w:noProof/>
              </w:rPr>
              <w:t>Ficheros XML</w:t>
            </w:r>
            <w:r w:rsidR="00403AE6">
              <w:rPr>
                <w:noProof/>
                <w:webHidden/>
              </w:rPr>
              <w:tab/>
            </w:r>
            <w:r w:rsidR="00403AE6">
              <w:rPr>
                <w:noProof/>
                <w:webHidden/>
              </w:rPr>
              <w:fldChar w:fldCharType="begin"/>
            </w:r>
            <w:r w:rsidR="00403AE6">
              <w:rPr>
                <w:noProof/>
                <w:webHidden/>
              </w:rPr>
              <w:instrText xml:space="preserve"> PAGEREF _Toc68783633 \h </w:instrText>
            </w:r>
            <w:r w:rsidR="00403AE6">
              <w:rPr>
                <w:noProof/>
                <w:webHidden/>
              </w:rPr>
            </w:r>
            <w:r w:rsidR="00403AE6">
              <w:rPr>
                <w:noProof/>
                <w:webHidden/>
              </w:rPr>
              <w:fldChar w:fldCharType="separate"/>
            </w:r>
            <w:r w:rsidR="00403AE6">
              <w:rPr>
                <w:noProof/>
                <w:webHidden/>
              </w:rPr>
              <w:t>16</w:t>
            </w:r>
            <w:r w:rsidR="00403AE6">
              <w:rPr>
                <w:noProof/>
                <w:webHidden/>
              </w:rPr>
              <w:fldChar w:fldCharType="end"/>
            </w:r>
          </w:hyperlink>
        </w:p>
        <w:p w14:paraId="3324C544" w14:textId="3BE8CABE" w:rsidR="00403AE6" w:rsidRDefault="00C920F4">
          <w:pPr>
            <w:pStyle w:val="TDC3"/>
            <w:tabs>
              <w:tab w:val="left" w:pos="1760"/>
              <w:tab w:val="right" w:leader="dot" w:pos="8494"/>
            </w:tabs>
            <w:rPr>
              <w:rFonts w:eastAsiaTheme="minorEastAsia"/>
              <w:noProof/>
              <w:sz w:val="22"/>
              <w:lang w:eastAsia="es-ES"/>
            </w:rPr>
          </w:pPr>
          <w:hyperlink w:anchor="_Toc68783634" w:history="1">
            <w:r w:rsidR="00403AE6" w:rsidRPr="00E81DA3">
              <w:rPr>
                <w:rStyle w:val="Hipervnculo"/>
                <w:rFonts w:ascii="LM Roman 12" w:hAnsi="LM Roman 12"/>
                <w:noProof/>
              </w:rPr>
              <w:t>5.2.4.</w:t>
            </w:r>
            <w:r w:rsidR="00403AE6">
              <w:rPr>
                <w:rFonts w:eastAsiaTheme="minorEastAsia"/>
                <w:noProof/>
                <w:sz w:val="22"/>
                <w:lang w:eastAsia="es-ES"/>
              </w:rPr>
              <w:tab/>
            </w:r>
            <w:r w:rsidR="00403AE6" w:rsidRPr="00E81DA3">
              <w:rPr>
                <w:rStyle w:val="Hipervnculo"/>
                <w:noProof/>
              </w:rPr>
              <w:t>Estimación de la volumetría</w:t>
            </w:r>
            <w:r w:rsidR="00403AE6">
              <w:rPr>
                <w:noProof/>
                <w:webHidden/>
              </w:rPr>
              <w:tab/>
            </w:r>
            <w:r w:rsidR="00403AE6">
              <w:rPr>
                <w:noProof/>
                <w:webHidden/>
              </w:rPr>
              <w:fldChar w:fldCharType="begin"/>
            </w:r>
            <w:r w:rsidR="00403AE6">
              <w:rPr>
                <w:noProof/>
                <w:webHidden/>
              </w:rPr>
              <w:instrText xml:space="preserve"> PAGEREF _Toc68783634 \h </w:instrText>
            </w:r>
            <w:r w:rsidR="00403AE6">
              <w:rPr>
                <w:noProof/>
                <w:webHidden/>
              </w:rPr>
            </w:r>
            <w:r w:rsidR="00403AE6">
              <w:rPr>
                <w:noProof/>
                <w:webHidden/>
              </w:rPr>
              <w:fldChar w:fldCharType="separate"/>
            </w:r>
            <w:r w:rsidR="00403AE6">
              <w:rPr>
                <w:noProof/>
                <w:webHidden/>
              </w:rPr>
              <w:t>17</w:t>
            </w:r>
            <w:r w:rsidR="00403AE6">
              <w:rPr>
                <w:noProof/>
                <w:webHidden/>
              </w:rPr>
              <w:fldChar w:fldCharType="end"/>
            </w:r>
          </w:hyperlink>
        </w:p>
        <w:p w14:paraId="24B0A12A" w14:textId="67DD0958" w:rsidR="00403AE6" w:rsidRDefault="00C920F4">
          <w:pPr>
            <w:pStyle w:val="TDC2"/>
            <w:tabs>
              <w:tab w:val="left" w:pos="1320"/>
            </w:tabs>
            <w:rPr>
              <w:rFonts w:eastAsiaTheme="minorEastAsia"/>
              <w:noProof/>
              <w:sz w:val="22"/>
              <w:lang w:eastAsia="es-ES"/>
            </w:rPr>
          </w:pPr>
          <w:hyperlink w:anchor="_Toc68783635" w:history="1">
            <w:r w:rsidR="00403AE6" w:rsidRPr="00E81DA3">
              <w:rPr>
                <w:rStyle w:val="Hipervnculo"/>
                <w:rFonts w:ascii="LM Roman 12" w:hAnsi="LM Roman 12"/>
                <w:noProof/>
              </w:rPr>
              <w:t>5.3.</w:t>
            </w:r>
            <w:r w:rsidR="00403AE6">
              <w:rPr>
                <w:rFonts w:eastAsiaTheme="minorEastAsia"/>
                <w:noProof/>
                <w:sz w:val="22"/>
                <w:lang w:eastAsia="es-ES"/>
              </w:rPr>
              <w:tab/>
            </w:r>
            <w:r w:rsidR="00403AE6" w:rsidRPr="00E81DA3">
              <w:rPr>
                <w:rStyle w:val="Hipervnculo"/>
                <w:noProof/>
              </w:rPr>
              <w:t>Análisis funcional</w:t>
            </w:r>
            <w:r w:rsidR="00403AE6">
              <w:rPr>
                <w:noProof/>
                <w:webHidden/>
              </w:rPr>
              <w:tab/>
            </w:r>
            <w:r w:rsidR="00403AE6">
              <w:rPr>
                <w:noProof/>
                <w:webHidden/>
              </w:rPr>
              <w:fldChar w:fldCharType="begin"/>
            </w:r>
            <w:r w:rsidR="00403AE6">
              <w:rPr>
                <w:noProof/>
                <w:webHidden/>
              </w:rPr>
              <w:instrText xml:space="preserve"> PAGEREF _Toc68783635 \h </w:instrText>
            </w:r>
            <w:r w:rsidR="00403AE6">
              <w:rPr>
                <w:noProof/>
                <w:webHidden/>
              </w:rPr>
            </w:r>
            <w:r w:rsidR="00403AE6">
              <w:rPr>
                <w:noProof/>
                <w:webHidden/>
              </w:rPr>
              <w:fldChar w:fldCharType="separate"/>
            </w:r>
            <w:r w:rsidR="00403AE6">
              <w:rPr>
                <w:noProof/>
                <w:webHidden/>
              </w:rPr>
              <w:t>18</w:t>
            </w:r>
            <w:r w:rsidR="00403AE6">
              <w:rPr>
                <w:noProof/>
                <w:webHidden/>
              </w:rPr>
              <w:fldChar w:fldCharType="end"/>
            </w:r>
          </w:hyperlink>
        </w:p>
        <w:p w14:paraId="27238B78" w14:textId="2800CA8C" w:rsidR="00403AE6" w:rsidRDefault="00C920F4">
          <w:pPr>
            <w:pStyle w:val="TDC2"/>
            <w:tabs>
              <w:tab w:val="left" w:pos="1320"/>
            </w:tabs>
            <w:rPr>
              <w:rFonts w:eastAsiaTheme="minorEastAsia"/>
              <w:noProof/>
              <w:sz w:val="22"/>
              <w:lang w:eastAsia="es-ES"/>
            </w:rPr>
          </w:pPr>
          <w:hyperlink w:anchor="_Toc68783636" w:history="1">
            <w:r w:rsidR="00403AE6" w:rsidRPr="00E81DA3">
              <w:rPr>
                <w:rStyle w:val="Hipervnculo"/>
                <w:rFonts w:ascii="LM Roman 12" w:hAnsi="LM Roman 12"/>
                <w:noProof/>
              </w:rPr>
              <w:t>5.4.</w:t>
            </w:r>
            <w:r w:rsidR="00403AE6">
              <w:rPr>
                <w:rFonts w:eastAsiaTheme="minorEastAsia"/>
                <w:noProof/>
                <w:sz w:val="22"/>
                <w:lang w:eastAsia="es-ES"/>
              </w:rPr>
              <w:tab/>
            </w:r>
            <w:r w:rsidR="00403AE6" w:rsidRPr="00E81DA3">
              <w:rPr>
                <w:rStyle w:val="Hipervnculo"/>
                <w:noProof/>
              </w:rPr>
              <w:t>Diseño del modelo conceptual, lógico y físico del almacén de datos.</w:t>
            </w:r>
            <w:r w:rsidR="00403AE6">
              <w:rPr>
                <w:noProof/>
                <w:webHidden/>
              </w:rPr>
              <w:tab/>
            </w:r>
            <w:r w:rsidR="00403AE6">
              <w:rPr>
                <w:noProof/>
                <w:webHidden/>
              </w:rPr>
              <w:fldChar w:fldCharType="begin"/>
            </w:r>
            <w:r w:rsidR="00403AE6">
              <w:rPr>
                <w:noProof/>
                <w:webHidden/>
              </w:rPr>
              <w:instrText xml:space="preserve"> PAGEREF _Toc68783636 \h </w:instrText>
            </w:r>
            <w:r w:rsidR="00403AE6">
              <w:rPr>
                <w:noProof/>
                <w:webHidden/>
              </w:rPr>
            </w:r>
            <w:r w:rsidR="00403AE6">
              <w:rPr>
                <w:noProof/>
                <w:webHidden/>
              </w:rPr>
              <w:fldChar w:fldCharType="separate"/>
            </w:r>
            <w:r w:rsidR="00403AE6">
              <w:rPr>
                <w:noProof/>
                <w:webHidden/>
              </w:rPr>
              <w:t>20</w:t>
            </w:r>
            <w:r w:rsidR="00403AE6">
              <w:rPr>
                <w:noProof/>
                <w:webHidden/>
              </w:rPr>
              <w:fldChar w:fldCharType="end"/>
            </w:r>
          </w:hyperlink>
        </w:p>
        <w:p w14:paraId="19AA51D0" w14:textId="1FBAFB19" w:rsidR="00403AE6" w:rsidRDefault="00C920F4">
          <w:pPr>
            <w:pStyle w:val="TDC1"/>
            <w:tabs>
              <w:tab w:val="left" w:pos="880"/>
              <w:tab w:val="right" w:leader="dot" w:pos="8494"/>
            </w:tabs>
            <w:rPr>
              <w:rFonts w:eastAsiaTheme="minorEastAsia"/>
              <w:noProof/>
              <w:sz w:val="22"/>
              <w:lang w:eastAsia="es-ES"/>
            </w:rPr>
          </w:pPr>
          <w:hyperlink w:anchor="_Toc68783637" w:history="1">
            <w:r w:rsidR="00403AE6" w:rsidRPr="00E81DA3">
              <w:rPr>
                <w:rStyle w:val="Hipervnculo"/>
                <w:rFonts w:ascii="LM Roman 12" w:hAnsi="LM Roman 12"/>
                <w:noProof/>
              </w:rPr>
              <w:t>6.</w:t>
            </w:r>
            <w:r w:rsidR="00403AE6">
              <w:rPr>
                <w:rFonts w:eastAsiaTheme="minorEastAsia"/>
                <w:noProof/>
                <w:sz w:val="22"/>
                <w:lang w:eastAsia="es-ES"/>
              </w:rPr>
              <w:tab/>
            </w:r>
            <w:r w:rsidR="00403AE6" w:rsidRPr="00E81DA3">
              <w:rPr>
                <w:rStyle w:val="Hipervnculo"/>
                <w:noProof/>
              </w:rPr>
              <w:t>Bibliografía</w:t>
            </w:r>
            <w:r w:rsidR="00403AE6">
              <w:rPr>
                <w:noProof/>
                <w:webHidden/>
              </w:rPr>
              <w:tab/>
            </w:r>
            <w:r w:rsidR="00403AE6">
              <w:rPr>
                <w:noProof/>
                <w:webHidden/>
              </w:rPr>
              <w:fldChar w:fldCharType="begin"/>
            </w:r>
            <w:r w:rsidR="00403AE6">
              <w:rPr>
                <w:noProof/>
                <w:webHidden/>
              </w:rPr>
              <w:instrText xml:space="preserve"> PAGEREF _Toc68783637 \h </w:instrText>
            </w:r>
            <w:r w:rsidR="00403AE6">
              <w:rPr>
                <w:noProof/>
                <w:webHidden/>
              </w:rPr>
            </w:r>
            <w:r w:rsidR="00403AE6">
              <w:rPr>
                <w:noProof/>
                <w:webHidden/>
              </w:rPr>
              <w:fldChar w:fldCharType="separate"/>
            </w:r>
            <w:r w:rsidR="00403AE6">
              <w:rPr>
                <w:noProof/>
                <w:webHidden/>
              </w:rPr>
              <w:t>34</w:t>
            </w:r>
            <w:r w:rsidR="00403AE6">
              <w:rPr>
                <w:noProof/>
                <w:webHidden/>
              </w:rPr>
              <w:fldChar w:fldCharType="end"/>
            </w:r>
          </w:hyperlink>
        </w:p>
        <w:p w14:paraId="550F631B" w14:textId="36115C86"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783622"/>
            <w:r>
              <w:t>Índice de tablas</w:t>
            </w:r>
            <w:bookmarkEnd w:id="2"/>
          </w:p>
        </w:tc>
      </w:tr>
    </w:tbl>
    <w:p w14:paraId="56E0A8A3" w14:textId="77777777" w:rsidR="003B7C54" w:rsidRDefault="003B7C54">
      <w:pPr>
        <w:spacing w:before="0" w:after="160"/>
        <w:ind w:firstLine="0"/>
        <w:jc w:val="left"/>
      </w:pPr>
    </w:p>
    <w:p w14:paraId="40BB87B6" w14:textId="1CEFE99F" w:rsidR="000F1B6A"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783638" w:history="1">
        <w:r w:rsidR="000F1B6A" w:rsidRPr="008B5F14">
          <w:rPr>
            <w:rStyle w:val="Hipervnculo"/>
            <w:noProof/>
          </w:rPr>
          <w:t>Tabla 1 - Fuentes de datos.</w:t>
        </w:r>
        <w:r w:rsidR="000F1B6A">
          <w:rPr>
            <w:noProof/>
            <w:webHidden/>
          </w:rPr>
          <w:tab/>
        </w:r>
        <w:r w:rsidR="000F1B6A">
          <w:rPr>
            <w:noProof/>
            <w:webHidden/>
          </w:rPr>
          <w:fldChar w:fldCharType="begin"/>
        </w:r>
        <w:r w:rsidR="000F1B6A">
          <w:rPr>
            <w:noProof/>
            <w:webHidden/>
          </w:rPr>
          <w:instrText xml:space="preserve"> PAGEREF _Toc68783638 \h </w:instrText>
        </w:r>
        <w:r w:rsidR="000F1B6A">
          <w:rPr>
            <w:noProof/>
            <w:webHidden/>
          </w:rPr>
        </w:r>
        <w:r w:rsidR="000F1B6A">
          <w:rPr>
            <w:noProof/>
            <w:webHidden/>
          </w:rPr>
          <w:fldChar w:fldCharType="separate"/>
        </w:r>
        <w:r w:rsidR="000F1B6A">
          <w:rPr>
            <w:noProof/>
            <w:webHidden/>
          </w:rPr>
          <w:t>12</w:t>
        </w:r>
        <w:r w:rsidR="000F1B6A">
          <w:rPr>
            <w:noProof/>
            <w:webHidden/>
          </w:rPr>
          <w:fldChar w:fldCharType="end"/>
        </w:r>
      </w:hyperlink>
    </w:p>
    <w:p w14:paraId="755235D1" w14:textId="3B09D167" w:rsidR="000F1B6A" w:rsidRDefault="00C920F4">
      <w:pPr>
        <w:pStyle w:val="Tabladeilustraciones"/>
        <w:tabs>
          <w:tab w:val="right" w:leader="dot" w:pos="8494"/>
        </w:tabs>
        <w:rPr>
          <w:rFonts w:eastAsiaTheme="minorEastAsia"/>
          <w:noProof/>
          <w:sz w:val="22"/>
          <w:lang w:eastAsia="es-ES"/>
        </w:rPr>
      </w:pPr>
      <w:hyperlink w:anchor="_Toc68783639" w:history="1">
        <w:r w:rsidR="000F1B6A" w:rsidRPr="008B5F14">
          <w:rPr>
            <w:rStyle w:val="Hipervnculo"/>
            <w:noProof/>
          </w:rPr>
          <w:t>Tabla 2 - Campos del fichero 35167bsc.csv</w:t>
        </w:r>
        <w:r w:rsidR="000F1B6A">
          <w:rPr>
            <w:noProof/>
            <w:webHidden/>
          </w:rPr>
          <w:tab/>
        </w:r>
        <w:r w:rsidR="000F1B6A">
          <w:rPr>
            <w:noProof/>
            <w:webHidden/>
          </w:rPr>
          <w:fldChar w:fldCharType="begin"/>
        </w:r>
        <w:r w:rsidR="000F1B6A">
          <w:rPr>
            <w:noProof/>
            <w:webHidden/>
          </w:rPr>
          <w:instrText xml:space="preserve"> PAGEREF _Toc68783639 \h </w:instrText>
        </w:r>
        <w:r w:rsidR="000F1B6A">
          <w:rPr>
            <w:noProof/>
            <w:webHidden/>
          </w:rPr>
        </w:r>
        <w:r w:rsidR="000F1B6A">
          <w:rPr>
            <w:noProof/>
            <w:webHidden/>
          </w:rPr>
          <w:fldChar w:fldCharType="separate"/>
        </w:r>
        <w:r w:rsidR="000F1B6A">
          <w:rPr>
            <w:noProof/>
            <w:webHidden/>
          </w:rPr>
          <w:t>15</w:t>
        </w:r>
        <w:r w:rsidR="000F1B6A">
          <w:rPr>
            <w:noProof/>
            <w:webHidden/>
          </w:rPr>
          <w:fldChar w:fldCharType="end"/>
        </w:r>
      </w:hyperlink>
    </w:p>
    <w:p w14:paraId="6DE797EC" w14:textId="1CCEB5D0" w:rsidR="000F1B6A" w:rsidRDefault="00C920F4">
      <w:pPr>
        <w:pStyle w:val="Tabladeilustraciones"/>
        <w:tabs>
          <w:tab w:val="right" w:leader="dot" w:pos="8494"/>
        </w:tabs>
        <w:rPr>
          <w:rFonts w:eastAsiaTheme="minorEastAsia"/>
          <w:noProof/>
          <w:sz w:val="22"/>
          <w:lang w:eastAsia="es-ES"/>
        </w:rPr>
      </w:pPr>
      <w:hyperlink w:anchor="_Toc68783640" w:history="1">
        <w:r w:rsidR="000F1B6A" w:rsidRPr="008B5F14">
          <w:rPr>
            <w:rStyle w:val="Hipervnculo"/>
            <w:noProof/>
          </w:rPr>
          <w:t>Tabla 3 - Campos del fichero poblacion_9687bsc.csv</w:t>
        </w:r>
        <w:r w:rsidR="000F1B6A">
          <w:rPr>
            <w:noProof/>
            <w:webHidden/>
          </w:rPr>
          <w:tab/>
        </w:r>
        <w:r w:rsidR="000F1B6A">
          <w:rPr>
            <w:noProof/>
            <w:webHidden/>
          </w:rPr>
          <w:fldChar w:fldCharType="begin"/>
        </w:r>
        <w:r w:rsidR="000F1B6A">
          <w:rPr>
            <w:noProof/>
            <w:webHidden/>
          </w:rPr>
          <w:instrText xml:space="preserve"> PAGEREF _Toc68783640 \h </w:instrText>
        </w:r>
        <w:r w:rsidR="000F1B6A">
          <w:rPr>
            <w:noProof/>
            <w:webHidden/>
          </w:rPr>
        </w:r>
        <w:r w:rsidR="000F1B6A">
          <w:rPr>
            <w:noProof/>
            <w:webHidden/>
          </w:rPr>
          <w:fldChar w:fldCharType="separate"/>
        </w:r>
        <w:r w:rsidR="000F1B6A">
          <w:rPr>
            <w:noProof/>
            <w:webHidden/>
          </w:rPr>
          <w:t>15</w:t>
        </w:r>
        <w:r w:rsidR="000F1B6A">
          <w:rPr>
            <w:noProof/>
            <w:webHidden/>
          </w:rPr>
          <w:fldChar w:fldCharType="end"/>
        </w:r>
      </w:hyperlink>
    </w:p>
    <w:p w14:paraId="68BC2275" w14:textId="37DBD8F6" w:rsidR="000F1B6A" w:rsidRDefault="00C920F4">
      <w:pPr>
        <w:pStyle w:val="Tabladeilustraciones"/>
        <w:tabs>
          <w:tab w:val="right" w:leader="dot" w:pos="8494"/>
        </w:tabs>
        <w:rPr>
          <w:rFonts w:eastAsiaTheme="minorEastAsia"/>
          <w:noProof/>
          <w:sz w:val="22"/>
          <w:lang w:eastAsia="es-ES"/>
        </w:rPr>
      </w:pPr>
      <w:hyperlink w:anchor="_Toc68783641" w:history="1">
        <w:r w:rsidR="000F1B6A" w:rsidRPr="008B5F14">
          <w:rPr>
            <w:rStyle w:val="Hipervnculo"/>
            <w:noProof/>
          </w:rPr>
          <w:t>Tabla 4 - Campos del fichero ACUMULADO-DENUNCIAS-INFRACCIONES.xlsx</w:t>
        </w:r>
        <w:r w:rsidR="000F1B6A">
          <w:rPr>
            <w:noProof/>
            <w:webHidden/>
          </w:rPr>
          <w:tab/>
        </w:r>
        <w:r w:rsidR="000F1B6A">
          <w:rPr>
            <w:noProof/>
            <w:webHidden/>
          </w:rPr>
          <w:fldChar w:fldCharType="begin"/>
        </w:r>
        <w:r w:rsidR="000F1B6A">
          <w:rPr>
            <w:noProof/>
            <w:webHidden/>
          </w:rPr>
          <w:instrText xml:space="preserve"> PAGEREF _Toc68783641 \h </w:instrText>
        </w:r>
        <w:r w:rsidR="000F1B6A">
          <w:rPr>
            <w:noProof/>
            <w:webHidden/>
          </w:rPr>
        </w:r>
        <w:r w:rsidR="000F1B6A">
          <w:rPr>
            <w:noProof/>
            <w:webHidden/>
          </w:rPr>
          <w:fldChar w:fldCharType="separate"/>
        </w:r>
        <w:r w:rsidR="000F1B6A">
          <w:rPr>
            <w:noProof/>
            <w:webHidden/>
          </w:rPr>
          <w:t>16</w:t>
        </w:r>
        <w:r w:rsidR="000F1B6A">
          <w:rPr>
            <w:noProof/>
            <w:webHidden/>
          </w:rPr>
          <w:fldChar w:fldCharType="end"/>
        </w:r>
      </w:hyperlink>
    </w:p>
    <w:p w14:paraId="1482C7BC" w14:textId="1590AD98" w:rsidR="000F1B6A" w:rsidRDefault="00C920F4" w:rsidP="000F1B6A">
      <w:pPr>
        <w:pStyle w:val="Tabladeilustraciones"/>
        <w:tabs>
          <w:tab w:val="right" w:leader="dot" w:pos="8494"/>
        </w:tabs>
        <w:ind w:left="397" w:firstLine="0"/>
        <w:rPr>
          <w:rFonts w:eastAsiaTheme="minorEastAsia"/>
          <w:noProof/>
          <w:sz w:val="22"/>
          <w:lang w:eastAsia="es-ES"/>
        </w:rPr>
      </w:pPr>
      <w:hyperlink w:anchor="_Toc68783642" w:history="1">
        <w:r w:rsidR="000F1B6A" w:rsidRPr="008B5F14">
          <w:rPr>
            <w:rStyle w:val="Hipervnculo"/>
            <w:noProof/>
          </w:rPr>
          <w:t>Tabla 5 - Campos del fichero statistic_id1104235_covid-19_-poblacion-que-evitaba-las-aglomeraciones-segun-edad-en-espana-2020.xlsx</w:t>
        </w:r>
        <w:r w:rsidR="000F1B6A">
          <w:rPr>
            <w:noProof/>
            <w:webHidden/>
          </w:rPr>
          <w:tab/>
        </w:r>
        <w:r w:rsidR="000F1B6A">
          <w:rPr>
            <w:noProof/>
            <w:webHidden/>
          </w:rPr>
          <w:fldChar w:fldCharType="begin"/>
        </w:r>
        <w:r w:rsidR="000F1B6A">
          <w:rPr>
            <w:noProof/>
            <w:webHidden/>
          </w:rPr>
          <w:instrText xml:space="preserve"> PAGEREF _Toc68783642 \h </w:instrText>
        </w:r>
        <w:r w:rsidR="000F1B6A">
          <w:rPr>
            <w:noProof/>
            <w:webHidden/>
          </w:rPr>
        </w:r>
        <w:r w:rsidR="000F1B6A">
          <w:rPr>
            <w:noProof/>
            <w:webHidden/>
          </w:rPr>
          <w:fldChar w:fldCharType="separate"/>
        </w:r>
        <w:r w:rsidR="000F1B6A">
          <w:rPr>
            <w:noProof/>
            <w:webHidden/>
          </w:rPr>
          <w:t>17</w:t>
        </w:r>
        <w:r w:rsidR="000F1B6A">
          <w:rPr>
            <w:noProof/>
            <w:webHidden/>
          </w:rPr>
          <w:fldChar w:fldCharType="end"/>
        </w:r>
      </w:hyperlink>
    </w:p>
    <w:p w14:paraId="783539FB" w14:textId="541BC81C" w:rsidR="000F1B6A" w:rsidRDefault="00C920F4">
      <w:pPr>
        <w:pStyle w:val="Tabladeilustraciones"/>
        <w:tabs>
          <w:tab w:val="right" w:leader="dot" w:pos="8494"/>
        </w:tabs>
        <w:rPr>
          <w:rFonts w:eastAsiaTheme="minorEastAsia"/>
          <w:noProof/>
          <w:sz w:val="22"/>
          <w:lang w:eastAsia="es-ES"/>
        </w:rPr>
      </w:pPr>
      <w:hyperlink w:anchor="_Toc68783643" w:history="1">
        <w:r w:rsidR="000F1B6A" w:rsidRPr="008B5F14">
          <w:rPr>
            <w:rStyle w:val="Hipervnculo"/>
            <w:noProof/>
          </w:rPr>
          <w:t>Tabla 6 - Campos del fichero rows.xml</w:t>
        </w:r>
        <w:r w:rsidR="000F1B6A">
          <w:rPr>
            <w:noProof/>
            <w:webHidden/>
          </w:rPr>
          <w:tab/>
        </w:r>
        <w:r w:rsidR="000F1B6A">
          <w:rPr>
            <w:noProof/>
            <w:webHidden/>
          </w:rPr>
          <w:fldChar w:fldCharType="begin"/>
        </w:r>
        <w:r w:rsidR="000F1B6A">
          <w:rPr>
            <w:noProof/>
            <w:webHidden/>
          </w:rPr>
          <w:instrText xml:space="preserve"> PAGEREF _Toc68783643 \h </w:instrText>
        </w:r>
        <w:r w:rsidR="000F1B6A">
          <w:rPr>
            <w:noProof/>
            <w:webHidden/>
          </w:rPr>
        </w:r>
        <w:r w:rsidR="000F1B6A">
          <w:rPr>
            <w:noProof/>
            <w:webHidden/>
          </w:rPr>
          <w:fldChar w:fldCharType="separate"/>
        </w:r>
        <w:r w:rsidR="000F1B6A">
          <w:rPr>
            <w:noProof/>
            <w:webHidden/>
          </w:rPr>
          <w:t>18</w:t>
        </w:r>
        <w:r w:rsidR="000F1B6A">
          <w:rPr>
            <w:noProof/>
            <w:webHidden/>
          </w:rPr>
          <w:fldChar w:fldCharType="end"/>
        </w:r>
      </w:hyperlink>
    </w:p>
    <w:p w14:paraId="2CFE455A" w14:textId="08EF8FF9" w:rsidR="000F1B6A" w:rsidRDefault="00C920F4">
      <w:pPr>
        <w:pStyle w:val="Tabladeilustraciones"/>
        <w:tabs>
          <w:tab w:val="right" w:leader="dot" w:pos="8494"/>
        </w:tabs>
        <w:rPr>
          <w:rFonts w:eastAsiaTheme="minorEastAsia"/>
          <w:noProof/>
          <w:sz w:val="22"/>
          <w:lang w:eastAsia="es-ES"/>
        </w:rPr>
      </w:pPr>
      <w:hyperlink w:anchor="_Toc68783644" w:history="1">
        <w:r w:rsidR="000F1B6A" w:rsidRPr="008B5F14">
          <w:rPr>
            <w:rStyle w:val="Hipervnculo"/>
            <w:noProof/>
          </w:rPr>
          <w:t>Tabla 7 - Volumetría de los datos.</w:t>
        </w:r>
        <w:r w:rsidR="000F1B6A">
          <w:rPr>
            <w:noProof/>
            <w:webHidden/>
          </w:rPr>
          <w:tab/>
        </w:r>
        <w:r w:rsidR="000F1B6A">
          <w:rPr>
            <w:noProof/>
            <w:webHidden/>
          </w:rPr>
          <w:fldChar w:fldCharType="begin"/>
        </w:r>
        <w:r w:rsidR="000F1B6A">
          <w:rPr>
            <w:noProof/>
            <w:webHidden/>
          </w:rPr>
          <w:instrText xml:space="preserve"> PAGEREF _Toc68783644 \h </w:instrText>
        </w:r>
        <w:r w:rsidR="000F1B6A">
          <w:rPr>
            <w:noProof/>
            <w:webHidden/>
          </w:rPr>
        </w:r>
        <w:r w:rsidR="000F1B6A">
          <w:rPr>
            <w:noProof/>
            <w:webHidden/>
          </w:rPr>
          <w:fldChar w:fldCharType="separate"/>
        </w:r>
        <w:r w:rsidR="000F1B6A">
          <w:rPr>
            <w:noProof/>
            <w:webHidden/>
          </w:rPr>
          <w:t>19</w:t>
        </w:r>
        <w:r w:rsidR="000F1B6A">
          <w:rPr>
            <w:noProof/>
            <w:webHidden/>
          </w:rPr>
          <w:fldChar w:fldCharType="end"/>
        </w:r>
      </w:hyperlink>
    </w:p>
    <w:p w14:paraId="31B74837" w14:textId="5C0FE472" w:rsidR="000F1B6A" w:rsidRDefault="00C920F4">
      <w:pPr>
        <w:pStyle w:val="Tabladeilustraciones"/>
        <w:tabs>
          <w:tab w:val="right" w:leader="dot" w:pos="8494"/>
        </w:tabs>
        <w:rPr>
          <w:rFonts w:eastAsiaTheme="minorEastAsia"/>
          <w:noProof/>
          <w:sz w:val="22"/>
          <w:lang w:eastAsia="es-ES"/>
        </w:rPr>
      </w:pPr>
      <w:hyperlink w:anchor="_Toc68783645" w:history="1">
        <w:r w:rsidR="000F1B6A" w:rsidRPr="008B5F14">
          <w:rPr>
            <w:rStyle w:val="Hipervnculo"/>
            <w:noProof/>
          </w:rPr>
          <w:t>Tabla 8 - Requerimientos de la factoría de información.</w:t>
        </w:r>
        <w:r w:rsidR="000F1B6A">
          <w:rPr>
            <w:noProof/>
            <w:webHidden/>
          </w:rPr>
          <w:tab/>
        </w:r>
        <w:r w:rsidR="000F1B6A">
          <w:rPr>
            <w:noProof/>
            <w:webHidden/>
          </w:rPr>
          <w:fldChar w:fldCharType="begin"/>
        </w:r>
        <w:r w:rsidR="000F1B6A">
          <w:rPr>
            <w:noProof/>
            <w:webHidden/>
          </w:rPr>
          <w:instrText xml:space="preserve"> PAGEREF _Toc68783645 \h </w:instrText>
        </w:r>
        <w:r w:rsidR="000F1B6A">
          <w:rPr>
            <w:noProof/>
            <w:webHidden/>
          </w:rPr>
        </w:r>
        <w:r w:rsidR="000F1B6A">
          <w:rPr>
            <w:noProof/>
            <w:webHidden/>
          </w:rPr>
          <w:fldChar w:fldCharType="separate"/>
        </w:r>
        <w:r w:rsidR="000F1B6A">
          <w:rPr>
            <w:noProof/>
            <w:webHidden/>
          </w:rPr>
          <w:t>20</w:t>
        </w:r>
        <w:r w:rsidR="000F1B6A">
          <w:rPr>
            <w:noProof/>
            <w:webHidden/>
          </w:rPr>
          <w:fldChar w:fldCharType="end"/>
        </w:r>
      </w:hyperlink>
    </w:p>
    <w:p w14:paraId="5F5A3A7F" w14:textId="092B4916" w:rsidR="000F1B6A" w:rsidRDefault="00C920F4">
      <w:pPr>
        <w:pStyle w:val="Tabladeilustraciones"/>
        <w:tabs>
          <w:tab w:val="right" w:leader="dot" w:pos="8494"/>
        </w:tabs>
        <w:rPr>
          <w:rFonts w:eastAsiaTheme="minorEastAsia"/>
          <w:noProof/>
          <w:sz w:val="22"/>
          <w:lang w:eastAsia="es-ES"/>
        </w:rPr>
      </w:pPr>
      <w:hyperlink w:anchor="_Toc68783646" w:history="1">
        <w:r w:rsidR="000F1B6A" w:rsidRPr="008B5F14">
          <w:rPr>
            <w:rStyle w:val="Hipervnculo"/>
            <w:noProof/>
          </w:rPr>
          <w:t>Tabla 9 - Tabla de Hechos para la gestión de llamadas al 112.</w:t>
        </w:r>
        <w:r w:rsidR="000F1B6A">
          <w:rPr>
            <w:noProof/>
            <w:webHidden/>
          </w:rPr>
          <w:tab/>
        </w:r>
        <w:r w:rsidR="000F1B6A">
          <w:rPr>
            <w:noProof/>
            <w:webHidden/>
          </w:rPr>
          <w:fldChar w:fldCharType="begin"/>
        </w:r>
        <w:r w:rsidR="000F1B6A">
          <w:rPr>
            <w:noProof/>
            <w:webHidden/>
          </w:rPr>
          <w:instrText xml:space="preserve"> PAGEREF _Toc68783646 \h </w:instrText>
        </w:r>
        <w:r w:rsidR="000F1B6A">
          <w:rPr>
            <w:noProof/>
            <w:webHidden/>
          </w:rPr>
        </w:r>
        <w:r w:rsidR="000F1B6A">
          <w:rPr>
            <w:noProof/>
            <w:webHidden/>
          </w:rPr>
          <w:fldChar w:fldCharType="separate"/>
        </w:r>
        <w:r w:rsidR="000F1B6A">
          <w:rPr>
            <w:noProof/>
            <w:webHidden/>
          </w:rPr>
          <w:t>22</w:t>
        </w:r>
        <w:r w:rsidR="000F1B6A">
          <w:rPr>
            <w:noProof/>
            <w:webHidden/>
          </w:rPr>
          <w:fldChar w:fldCharType="end"/>
        </w:r>
      </w:hyperlink>
    </w:p>
    <w:p w14:paraId="23831625" w14:textId="0672AD7C" w:rsidR="000F1B6A" w:rsidRDefault="00C920F4">
      <w:pPr>
        <w:pStyle w:val="Tabladeilustraciones"/>
        <w:tabs>
          <w:tab w:val="right" w:leader="dot" w:pos="8494"/>
        </w:tabs>
        <w:rPr>
          <w:rFonts w:eastAsiaTheme="minorEastAsia"/>
          <w:noProof/>
          <w:sz w:val="22"/>
          <w:lang w:eastAsia="es-ES"/>
        </w:rPr>
      </w:pPr>
      <w:hyperlink w:anchor="_Toc68783647" w:history="1">
        <w:r w:rsidR="000F1B6A" w:rsidRPr="008B5F14">
          <w:rPr>
            <w:rStyle w:val="Hipervnculo"/>
            <w:noProof/>
          </w:rPr>
          <w:t>Tabla 10 - Tabla de Dimensiones para la gestión de llamadas al 112.</w:t>
        </w:r>
        <w:r w:rsidR="000F1B6A">
          <w:rPr>
            <w:noProof/>
            <w:webHidden/>
          </w:rPr>
          <w:tab/>
        </w:r>
        <w:r w:rsidR="000F1B6A">
          <w:rPr>
            <w:noProof/>
            <w:webHidden/>
          </w:rPr>
          <w:fldChar w:fldCharType="begin"/>
        </w:r>
        <w:r w:rsidR="000F1B6A">
          <w:rPr>
            <w:noProof/>
            <w:webHidden/>
          </w:rPr>
          <w:instrText xml:space="preserve"> PAGEREF _Toc68783647 \h </w:instrText>
        </w:r>
        <w:r w:rsidR="000F1B6A">
          <w:rPr>
            <w:noProof/>
            <w:webHidden/>
          </w:rPr>
        </w:r>
        <w:r w:rsidR="000F1B6A">
          <w:rPr>
            <w:noProof/>
            <w:webHidden/>
          </w:rPr>
          <w:fldChar w:fldCharType="separate"/>
        </w:r>
        <w:r w:rsidR="000F1B6A">
          <w:rPr>
            <w:noProof/>
            <w:webHidden/>
          </w:rPr>
          <w:t>23</w:t>
        </w:r>
        <w:r w:rsidR="000F1B6A">
          <w:rPr>
            <w:noProof/>
            <w:webHidden/>
          </w:rPr>
          <w:fldChar w:fldCharType="end"/>
        </w:r>
      </w:hyperlink>
    </w:p>
    <w:p w14:paraId="76F55484" w14:textId="608F6AE0" w:rsidR="000F1B6A" w:rsidRDefault="00C920F4">
      <w:pPr>
        <w:pStyle w:val="Tabladeilustraciones"/>
        <w:tabs>
          <w:tab w:val="right" w:leader="dot" w:pos="8494"/>
        </w:tabs>
        <w:rPr>
          <w:rFonts w:eastAsiaTheme="minorEastAsia"/>
          <w:noProof/>
          <w:sz w:val="22"/>
          <w:lang w:eastAsia="es-ES"/>
        </w:rPr>
      </w:pPr>
      <w:hyperlink w:anchor="_Toc68783648" w:history="1">
        <w:r w:rsidR="000F1B6A" w:rsidRPr="008B5F14">
          <w:rPr>
            <w:rStyle w:val="Hipervnculo"/>
            <w:noProof/>
          </w:rPr>
          <w:t>Tabla 11 - Tabla de Hechos para la gestión de las infracciones.</w:t>
        </w:r>
        <w:r w:rsidR="000F1B6A">
          <w:rPr>
            <w:noProof/>
            <w:webHidden/>
          </w:rPr>
          <w:tab/>
        </w:r>
        <w:r w:rsidR="000F1B6A">
          <w:rPr>
            <w:noProof/>
            <w:webHidden/>
          </w:rPr>
          <w:fldChar w:fldCharType="begin"/>
        </w:r>
        <w:r w:rsidR="000F1B6A">
          <w:rPr>
            <w:noProof/>
            <w:webHidden/>
          </w:rPr>
          <w:instrText xml:space="preserve"> PAGEREF _Toc68783648 \h </w:instrText>
        </w:r>
        <w:r w:rsidR="000F1B6A">
          <w:rPr>
            <w:noProof/>
            <w:webHidden/>
          </w:rPr>
        </w:r>
        <w:r w:rsidR="000F1B6A">
          <w:rPr>
            <w:noProof/>
            <w:webHidden/>
          </w:rPr>
          <w:fldChar w:fldCharType="separate"/>
        </w:r>
        <w:r w:rsidR="000F1B6A">
          <w:rPr>
            <w:noProof/>
            <w:webHidden/>
          </w:rPr>
          <w:t>24</w:t>
        </w:r>
        <w:r w:rsidR="000F1B6A">
          <w:rPr>
            <w:noProof/>
            <w:webHidden/>
          </w:rPr>
          <w:fldChar w:fldCharType="end"/>
        </w:r>
      </w:hyperlink>
    </w:p>
    <w:p w14:paraId="3CB84C4E" w14:textId="135C06FF" w:rsidR="000F1B6A" w:rsidRDefault="00C920F4">
      <w:pPr>
        <w:pStyle w:val="Tabladeilustraciones"/>
        <w:tabs>
          <w:tab w:val="right" w:leader="dot" w:pos="8494"/>
        </w:tabs>
        <w:rPr>
          <w:rFonts w:eastAsiaTheme="minorEastAsia"/>
          <w:noProof/>
          <w:sz w:val="22"/>
          <w:lang w:eastAsia="es-ES"/>
        </w:rPr>
      </w:pPr>
      <w:hyperlink w:anchor="_Toc68783649" w:history="1">
        <w:r w:rsidR="000F1B6A" w:rsidRPr="008B5F14">
          <w:rPr>
            <w:rStyle w:val="Hipervnculo"/>
            <w:noProof/>
          </w:rPr>
          <w:t>Tabla 12 - Tabla de Dimensiones para la gestión de las infracciones.</w:t>
        </w:r>
        <w:r w:rsidR="000F1B6A">
          <w:rPr>
            <w:noProof/>
            <w:webHidden/>
          </w:rPr>
          <w:tab/>
        </w:r>
        <w:r w:rsidR="000F1B6A">
          <w:rPr>
            <w:noProof/>
            <w:webHidden/>
          </w:rPr>
          <w:fldChar w:fldCharType="begin"/>
        </w:r>
        <w:r w:rsidR="000F1B6A">
          <w:rPr>
            <w:noProof/>
            <w:webHidden/>
          </w:rPr>
          <w:instrText xml:space="preserve"> PAGEREF _Toc68783649 \h </w:instrText>
        </w:r>
        <w:r w:rsidR="000F1B6A">
          <w:rPr>
            <w:noProof/>
            <w:webHidden/>
          </w:rPr>
        </w:r>
        <w:r w:rsidR="000F1B6A">
          <w:rPr>
            <w:noProof/>
            <w:webHidden/>
          </w:rPr>
          <w:fldChar w:fldCharType="separate"/>
        </w:r>
        <w:r w:rsidR="000F1B6A">
          <w:rPr>
            <w:noProof/>
            <w:webHidden/>
          </w:rPr>
          <w:t>24</w:t>
        </w:r>
        <w:r w:rsidR="000F1B6A">
          <w:rPr>
            <w:noProof/>
            <w:webHidden/>
          </w:rPr>
          <w:fldChar w:fldCharType="end"/>
        </w:r>
      </w:hyperlink>
    </w:p>
    <w:p w14:paraId="05542C06" w14:textId="03B32F7C" w:rsidR="000F1B6A" w:rsidRDefault="00C920F4">
      <w:pPr>
        <w:pStyle w:val="Tabladeilustraciones"/>
        <w:tabs>
          <w:tab w:val="right" w:leader="dot" w:pos="8494"/>
        </w:tabs>
        <w:rPr>
          <w:rFonts w:eastAsiaTheme="minorEastAsia"/>
          <w:noProof/>
          <w:sz w:val="22"/>
          <w:lang w:eastAsia="es-ES"/>
        </w:rPr>
      </w:pPr>
      <w:hyperlink w:anchor="_Toc68783650" w:history="1">
        <w:r w:rsidR="000F1B6A" w:rsidRPr="008B5F14">
          <w:rPr>
            <w:rStyle w:val="Hipervnculo"/>
            <w:noProof/>
          </w:rPr>
          <w:t>Tabla 13 - Tabla de Hechos para la población.</w:t>
        </w:r>
        <w:r w:rsidR="000F1B6A">
          <w:rPr>
            <w:noProof/>
            <w:webHidden/>
          </w:rPr>
          <w:tab/>
        </w:r>
        <w:r w:rsidR="000F1B6A">
          <w:rPr>
            <w:noProof/>
            <w:webHidden/>
          </w:rPr>
          <w:fldChar w:fldCharType="begin"/>
        </w:r>
        <w:r w:rsidR="000F1B6A">
          <w:rPr>
            <w:noProof/>
            <w:webHidden/>
          </w:rPr>
          <w:instrText xml:space="preserve"> PAGEREF _Toc68783650 \h </w:instrText>
        </w:r>
        <w:r w:rsidR="000F1B6A">
          <w:rPr>
            <w:noProof/>
            <w:webHidden/>
          </w:rPr>
        </w:r>
        <w:r w:rsidR="000F1B6A">
          <w:rPr>
            <w:noProof/>
            <w:webHidden/>
          </w:rPr>
          <w:fldChar w:fldCharType="separate"/>
        </w:r>
        <w:r w:rsidR="000F1B6A">
          <w:rPr>
            <w:noProof/>
            <w:webHidden/>
          </w:rPr>
          <w:t>25</w:t>
        </w:r>
        <w:r w:rsidR="000F1B6A">
          <w:rPr>
            <w:noProof/>
            <w:webHidden/>
          </w:rPr>
          <w:fldChar w:fldCharType="end"/>
        </w:r>
      </w:hyperlink>
    </w:p>
    <w:p w14:paraId="092993F0" w14:textId="10FEB844" w:rsidR="000F1B6A" w:rsidRDefault="00C920F4">
      <w:pPr>
        <w:pStyle w:val="Tabladeilustraciones"/>
        <w:tabs>
          <w:tab w:val="right" w:leader="dot" w:pos="8494"/>
        </w:tabs>
        <w:rPr>
          <w:rFonts w:eastAsiaTheme="minorEastAsia"/>
          <w:noProof/>
          <w:sz w:val="22"/>
          <w:lang w:eastAsia="es-ES"/>
        </w:rPr>
      </w:pPr>
      <w:hyperlink w:anchor="_Toc68783651" w:history="1">
        <w:r w:rsidR="000F1B6A" w:rsidRPr="008B5F14">
          <w:rPr>
            <w:rStyle w:val="Hipervnculo"/>
            <w:noProof/>
          </w:rPr>
          <w:t>Tabla 14 - Tabla de Dimensiones para la población.</w:t>
        </w:r>
        <w:r w:rsidR="000F1B6A">
          <w:rPr>
            <w:noProof/>
            <w:webHidden/>
          </w:rPr>
          <w:tab/>
        </w:r>
        <w:r w:rsidR="000F1B6A">
          <w:rPr>
            <w:noProof/>
            <w:webHidden/>
          </w:rPr>
          <w:fldChar w:fldCharType="begin"/>
        </w:r>
        <w:r w:rsidR="000F1B6A">
          <w:rPr>
            <w:noProof/>
            <w:webHidden/>
          </w:rPr>
          <w:instrText xml:space="preserve"> PAGEREF _Toc68783651 \h </w:instrText>
        </w:r>
        <w:r w:rsidR="000F1B6A">
          <w:rPr>
            <w:noProof/>
            <w:webHidden/>
          </w:rPr>
        </w:r>
        <w:r w:rsidR="000F1B6A">
          <w:rPr>
            <w:noProof/>
            <w:webHidden/>
          </w:rPr>
          <w:fldChar w:fldCharType="separate"/>
        </w:r>
        <w:r w:rsidR="000F1B6A">
          <w:rPr>
            <w:noProof/>
            <w:webHidden/>
          </w:rPr>
          <w:t>25</w:t>
        </w:r>
        <w:r w:rsidR="000F1B6A">
          <w:rPr>
            <w:noProof/>
            <w:webHidden/>
          </w:rPr>
          <w:fldChar w:fldCharType="end"/>
        </w:r>
      </w:hyperlink>
    </w:p>
    <w:p w14:paraId="1B1D02AE" w14:textId="4FD6C3C3" w:rsidR="000F1B6A" w:rsidRDefault="00C920F4">
      <w:pPr>
        <w:pStyle w:val="Tabladeilustraciones"/>
        <w:tabs>
          <w:tab w:val="right" w:leader="dot" w:pos="8494"/>
        </w:tabs>
        <w:rPr>
          <w:rFonts w:eastAsiaTheme="minorEastAsia"/>
          <w:noProof/>
          <w:sz w:val="22"/>
          <w:lang w:eastAsia="es-ES"/>
        </w:rPr>
      </w:pPr>
      <w:hyperlink w:anchor="_Toc68783652" w:history="1">
        <w:r w:rsidR="000F1B6A" w:rsidRPr="008B5F14">
          <w:rPr>
            <w:rStyle w:val="Hipervnculo"/>
            <w:noProof/>
          </w:rPr>
          <w:t>Tabla 15 - Tabla de Hechos para la movilidad.</w:t>
        </w:r>
        <w:r w:rsidR="000F1B6A">
          <w:rPr>
            <w:noProof/>
            <w:webHidden/>
          </w:rPr>
          <w:tab/>
        </w:r>
        <w:r w:rsidR="000F1B6A">
          <w:rPr>
            <w:noProof/>
            <w:webHidden/>
          </w:rPr>
          <w:fldChar w:fldCharType="begin"/>
        </w:r>
        <w:r w:rsidR="000F1B6A">
          <w:rPr>
            <w:noProof/>
            <w:webHidden/>
          </w:rPr>
          <w:instrText xml:space="preserve"> PAGEREF _Toc68783652 \h </w:instrText>
        </w:r>
        <w:r w:rsidR="000F1B6A">
          <w:rPr>
            <w:noProof/>
            <w:webHidden/>
          </w:rPr>
        </w:r>
        <w:r w:rsidR="000F1B6A">
          <w:rPr>
            <w:noProof/>
            <w:webHidden/>
          </w:rPr>
          <w:fldChar w:fldCharType="separate"/>
        </w:r>
        <w:r w:rsidR="000F1B6A">
          <w:rPr>
            <w:noProof/>
            <w:webHidden/>
          </w:rPr>
          <w:t>26</w:t>
        </w:r>
        <w:r w:rsidR="000F1B6A">
          <w:rPr>
            <w:noProof/>
            <w:webHidden/>
          </w:rPr>
          <w:fldChar w:fldCharType="end"/>
        </w:r>
      </w:hyperlink>
    </w:p>
    <w:p w14:paraId="42FC924C" w14:textId="1751F3CB" w:rsidR="000F1B6A" w:rsidRDefault="00C920F4">
      <w:pPr>
        <w:pStyle w:val="Tabladeilustraciones"/>
        <w:tabs>
          <w:tab w:val="right" w:leader="dot" w:pos="8494"/>
        </w:tabs>
        <w:rPr>
          <w:rFonts w:eastAsiaTheme="minorEastAsia"/>
          <w:noProof/>
          <w:sz w:val="22"/>
          <w:lang w:eastAsia="es-ES"/>
        </w:rPr>
      </w:pPr>
      <w:hyperlink w:anchor="_Toc68783653" w:history="1">
        <w:r w:rsidR="000F1B6A" w:rsidRPr="008B5F14">
          <w:rPr>
            <w:rStyle w:val="Hipervnculo"/>
            <w:noProof/>
          </w:rPr>
          <w:t>Tabla 16 - Tabla de Dimensiones para la movilidad.</w:t>
        </w:r>
        <w:r w:rsidR="000F1B6A">
          <w:rPr>
            <w:noProof/>
            <w:webHidden/>
          </w:rPr>
          <w:tab/>
        </w:r>
        <w:r w:rsidR="000F1B6A">
          <w:rPr>
            <w:noProof/>
            <w:webHidden/>
          </w:rPr>
          <w:fldChar w:fldCharType="begin"/>
        </w:r>
        <w:r w:rsidR="000F1B6A">
          <w:rPr>
            <w:noProof/>
            <w:webHidden/>
          </w:rPr>
          <w:instrText xml:space="preserve"> PAGEREF _Toc68783653 \h </w:instrText>
        </w:r>
        <w:r w:rsidR="000F1B6A">
          <w:rPr>
            <w:noProof/>
            <w:webHidden/>
          </w:rPr>
        </w:r>
        <w:r w:rsidR="000F1B6A">
          <w:rPr>
            <w:noProof/>
            <w:webHidden/>
          </w:rPr>
          <w:fldChar w:fldCharType="separate"/>
        </w:r>
        <w:r w:rsidR="000F1B6A">
          <w:rPr>
            <w:noProof/>
            <w:webHidden/>
          </w:rPr>
          <w:t>26</w:t>
        </w:r>
        <w:r w:rsidR="000F1B6A">
          <w:rPr>
            <w:noProof/>
            <w:webHidden/>
          </w:rPr>
          <w:fldChar w:fldCharType="end"/>
        </w:r>
      </w:hyperlink>
    </w:p>
    <w:p w14:paraId="6E853337" w14:textId="046F48D3" w:rsidR="000F1B6A" w:rsidRDefault="00C920F4">
      <w:pPr>
        <w:pStyle w:val="Tabladeilustraciones"/>
        <w:tabs>
          <w:tab w:val="right" w:leader="dot" w:pos="8494"/>
        </w:tabs>
        <w:rPr>
          <w:rFonts w:eastAsiaTheme="minorEastAsia"/>
          <w:noProof/>
          <w:sz w:val="22"/>
          <w:lang w:eastAsia="es-ES"/>
        </w:rPr>
      </w:pPr>
      <w:hyperlink w:anchor="_Toc68783654" w:history="1">
        <w:r w:rsidR="000F1B6A" w:rsidRPr="008B5F14">
          <w:rPr>
            <w:rStyle w:val="Hipervnculo"/>
            <w:noProof/>
          </w:rPr>
          <w:t>Tabla 17 - Tabla de Hechos de la evitación de las aglomeraciones.</w:t>
        </w:r>
        <w:r w:rsidR="000F1B6A">
          <w:rPr>
            <w:noProof/>
            <w:webHidden/>
          </w:rPr>
          <w:tab/>
        </w:r>
        <w:r w:rsidR="000F1B6A">
          <w:rPr>
            <w:noProof/>
            <w:webHidden/>
          </w:rPr>
          <w:fldChar w:fldCharType="begin"/>
        </w:r>
        <w:r w:rsidR="000F1B6A">
          <w:rPr>
            <w:noProof/>
            <w:webHidden/>
          </w:rPr>
          <w:instrText xml:space="preserve"> PAGEREF _Toc68783654 \h </w:instrText>
        </w:r>
        <w:r w:rsidR="000F1B6A">
          <w:rPr>
            <w:noProof/>
            <w:webHidden/>
          </w:rPr>
        </w:r>
        <w:r w:rsidR="000F1B6A">
          <w:rPr>
            <w:noProof/>
            <w:webHidden/>
          </w:rPr>
          <w:fldChar w:fldCharType="separate"/>
        </w:r>
        <w:r w:rsidR="000F1B6A">
          <w:rPr>
            <w:noProof/>
            <w:webHidden/>
          </w:rPr>
          <w:t>27</w:t>
        </w:r>
        <w:r w:rsidR="000F1B6A">
          <w:rPr>
            <w:noProof/>
            <w:webHidden/>
          </w:rPr>
          <w:fldChar w:fldCharType="end"/>
        </w:r>
      </w:hyperlink>
    </w:p>
    <w:p w14:paraId="070ABB5F" w14:textId="125B158D" w:rsidR="000F1B6A" w:rsidRDefault="00C920F4">
      <w:pPr>
        <w:pStyle w:val="Tabladeilustraciones"/>
        <w:tabs>
          <w:tab w:val="right" w:leader="dot" w:pos="8494"/>
        </w:tabs>
        <w:rPr>
          <w:rFonts w:eastAsiaTheme="minorEastAsia"/>
          <w:noProof/>
          <w:sz w:val="22"/>
          <w:lang w:eastAsia="es-ES"/>
        </w:rPr>
      </w:pPr>
      <w:hyperlink w:anchor="_Toc68783655" w:history="1">
        <w:r w:rsidR="000F1B6A" w:rsidRPr="008B5F14">
          <w:rPr>
            <w:rStyle w:val="Hipervnculo"/>
            <w:noProof/>
          </w:rPr>
          <w:t>Tabla 18 - Tabla de Dimensiones de la evitación de las aglomeraciones.</w:t>
        </w:r>
        <w:r w:rsidR="000F1B6A">
          <w:rPr>
            <w:noProof/>
            <w:webHidden/>
          </w:rPr>
          <w:tab/>
        </w:r>
        <w:r w:rsidR="000F1B6A">
          <w:rPr>
            <w:noProof/>
            <w:webHidden/>
          </w:rPr>
          <w:fldChar w:fldCharType="begin"/>
        </w:r>
        <w:r w:rsidR="000F1B6A">
          <w:rPr>
            <w:noProof/>
            <w:webHidden/>
          </w:rPr>
          <w:instrText xml:space="preserve"> PAGEREF _Toc68783655 \h </w:instrText>
        </w:r>
        <w:r w:rsidR="000F1B6A">
          <w:rPr>
            <w:noProof/>
            <w:webHidden/>
          </w:rPr>
        </w:r>
        <w:r w:rsidR="000F1B6A">
          <w:rPr>
            <w:noProof/>
            <w:webHidden/>
          </w:rPr>
          <w:fldChar w:fldCharType="separate"/>
        </w:r>
        <w:r w:rsidR="000F1B6A">
          <w:rPr>
            <w:noProof/>
            <w:webHidden/>
          </w:rPr>
          <w:t>28</w:t>
        </w:r>
        <w:r w:rsidR="000F1B6A">
          <w:rPr>
            <w:noProof/>
            <w:webHidden/>
          </w:rPr>
          <w:fldChar w:fldCharType="end"/>
        </w:r>
      </w:hyperlink>
    </w:p>
    <w:p w14:paraId="41C2DEB0" w14:textId="694B3E75" w:rsidR="000F1B6A" w:rsidRDefault="00C920F4">
      <w:pPr>
        <w:pStyle w:val="Tabladeilustraciones"/>
        <w:tabs>
          <w:tab w:val="right" w:leader="dot" w:pos="8494"/>
        </w:tabs>
        <w:rPr>
          <w:rFonts w:eastAsiaTheme="minorEastAsia"/>
          <w:noProof/>
          <w:sz w:val="22"/>
          <w:lang w:eastAsia="es-ES"/>
        </w:rPr>
      </w:pPr>
      <w:hyperlink w:anchor="_Toc68783656" w:history="1">
        <w:r w:rsidR="000F1B6A" w:rsidRPr="008B5F14">
          <w:rPr>
            <w:rStyle w:val="Hipervnculo"/>
            <w:noProof/>
          </w:rPr>
          <w:t>Tabla 19- Tabla de Métricas para las llamadas al 112.</w:t>
        </w:r>
        <w:r w:rsidR="000F1B6A">
          <w:rPr>
            <w:noProof/>
            <w:webHidden/>
          </w:rPr>
          <w:tab/>
        </w:r>
        <w:r w:rsidR="000F1B6A">
          <w:rPr>
            <w:noProof/>
            <w:webHidden/>
          </w:rPr>
          <w:fldChar w:fldCharType="begin"/>
        </w:r>
        <w:r w:rsidR="000F1B6A">
          <w:rPr>
            <w:noProof/>
            <w:webHidden/>
          </w:rPr>
          <w:instrText xml:space="preserve"> PAGEREF _Toc68783656 \h </w:instrText>
        </w:r>
        <w:r w:rsidR="000F1B6A">
          <w:rPr>
            <w:noProof/>
            <w:webHidden/>
          </w:rPr>
        </w:r>
        <w:r w:rsidR="000F1B6A">
          <w:rPr>
            <w:noProof/>
            <w:webHidden/>
          </w:rPr>
          <w:fldChar w:fldCharType="separate"/>
        </w:r>
        <w:r w:rsidR="000F1B6A">
          <w:rPr>
            <w:noProof/>
            <w:webHidden/>
          </w:rPr>
          <w:t>28</w:t>
        </w:r>
        <w:r w:rsidR="000F1B6A">
          <w:rPr>
            <w:noProof/>
            <w:webHidden/>
          </w:rPr>
          <w:fldChar w:fldCharType="end"/>
        </w:r>
      </w:hyperlink>
    </w:p>
    <w:p w14:paraId="6BE5E219" w14:textId="1D6F4069" w:rsidR="000F1B6A" w:rsidRDefault="00C920F4">
      <w:pPr>
        <w:pStyle w:val="Tabladeilustraciones"/>
        <w:tabs>
          <w:tab w:val="right" w:leader="dot" w:pos="8494"/>
        </w:tabs>
        <w:rPr>
          <w:rFonts w:eastAsiaTheme="minorEastAsia"/>
          <w:noProof/>
          <w:sz w:val="22"/>
          <w:lang w:eastAsia="es-ES"/>
        </w:rPr>
      </w:pPr>
      <w:hyperlink w:anchor="_Toc68783657" w:history="1">
        <w:r w:rsidR="000F1B6A" w:rsidRPr="008B5F14">
          <w:rPr>
            <w:rStyle w:val="Hipervnculo"/>
            <w:noProof/>
          </w:rPr>
          <w:t>Tabla 20 - Tabla de Atributos para las llamadas al 112.</w:t>
        </w:r>
        <w:r w:rsidR="000F1B6A">
          <w:rPr>
            <w:noProof/>
            <w:webHidden/>
          </w:rPr>
          <w:tab/>
        </w:r>
        <w:r w:rsidR="000F1B6A">
          <w:rPr>
            <w:noProof/>
            <w:webHidden/>
          </w:rPr>
          <w:fldChar w:fldCharType="begin"/>
        </w:r>
        <w:r w:rsidR="000F1B6A">
          <w:rPr>
            <w:noProof/>
            <w:webHidden/>
          </w:rPr>
          <w:instrText xml:space="preserve"> PAGEREF _Toc68783657 \h </w:instrText>
        </w:r>
        <w:r w:rsidR="000F1B6A">
          <w:rPr>
            <w:noProof/>
            <w:webHidden/>
          </w:rPr>
        </w:r>
        <w:r w:rsidR="000F1B6A">
          <w:rPr>
            <w:noProof/>
            <w:webHidden/>
          </w:rPr>
          <w:fldChar w:fldCharType="separate"/>
        </w:r>
        <w:r w:rsidR="000F1B6A">
          <w:rPr>
            <w:noProof/>
            <w:webHidden/>
          </w:rPr>
          <w:t>29</w:t>
        </w:r>
        <w:r w:rsidR="000F1B6A">
          <w:rPr>
            <w:noProof/>
            <w:webHidden/>
          </w:rPr>
          <w:fldChar w:fldCharType="end"/>
        </w:r>
      </w:hyperlink>
    </w:p>
    <w:p w14:paraId="6D1FC2F4" w14:textId="5C46B19F" w:rsidR="000F1B6A" w:rsidRDefault="00C920F4">
      <w:pPr>
        <w:pStyle w:val="Tabladeilustraciones"/>
        <w:tabs>
          <w:tab w:val="right" w:leader="dot" w:pos="8494"/>
        </w:tabs>
        <w:rPr>
          <w:rFonts w:eastAsiaTheme="minorEastAsia"/>
          <w:noProof/>
          <w:sz w:val="22"/>
          <w:lang w:eastAsia="es-ES"/>
        </w:rPr>
      </w:pPr>
      <w:hyperlink w:anchor="_Toc68783658" w:history="1">
        <w:r w:rsidR="000F1B6A" w:rsidRPr="008B5F14">
          <w:rPr>
            <w:rStyle w:val="Hipervnculo"/>
            <w:noProof/>
          </w:rPr>
          <w:t>Tabla 21 - Tabla de Métricas para las infracciones.</w:t>
        </w:r>
        <w:r w:rsidR="000F1B6A">
          <w:rPr>
            <w:noProof/>
            <w:webHidden/>
          </w:rPr>
          <w:tab/>
        </w:r>
        <w:r w:rsidR="000F1B6A">
          <w:rPr>
            <w:noProof/>
            <w:webHidden/>
          </w:rPr>
          <w:fldChar w:fldCharType="begin"/>
        </w:r>
        <w:r w:rsidR="000F1B6A">
          <w:rPr>
            <w:noProof/>
            <w:webHidden/>
          </w:rPr>
          <w:instrText xml:space="preserve"> PAGEREF _Toc68783658 \h </w:instrText>
        </w:r>
        <w:r w:rsidR="000F1B6A">
          <w:rPr>
            <w:noProof/>
            <w:webHidden/>
          </w:rPr>
        </w:r>
        <w:r w:rsidR="000F1B6A">
          <w:rPr>
            <w:noProof/>
            <w:webHidden/>
          </w:rPr>
          <w:fldChar w:fldCharType="separate"/>
        </w:r>
        <w:r w:rsidR="000F1B6A">
          <w:rPr>
            <w:noProof/>
            <w:webHidden/>
          </w:rPr>
          <w:t>30</w:t>
        </w:r>
        <w:r w:rsidR="000F1B6A">
          <w:rPr>
            <w:noProof/>
            <w:webHidden/>
          </w:rPr>
          <w:fldChar w:fldCharType="end"/>
        </w:r>
      </w:hyperlink>
    </w:p>
    <w:p w14:paraId="7686FDCD" w14:textId="6E46F0DC" w:rsidR="000F1B6A" w:rsidRDefault="00C920F4">
      <w:pPr>
        <w:pStyle w:val="Tabladeilustraciones"/>
        <w:tabs>
          <w:tab w:val="right" w:leader="dot" w:pos="8494"/>
        </w:tabs>
        <w:rPr>
          <w:rFonts w:eastAsiaTheme="minorEastAsia"/>
          <w:noProof/>
          <w:sz w:val="22"/>
          <w:lang w:eastAsia="es-ES"/>
        </w:rPr>
      </w:pPr>
      <w:hyperlink w:anchor="_Toc68783659" w:history="1">
        <w:r w:rsidR="000F1B6A" w:rsidRPr="008B5F14">
          <w:rPr>
            <w:rStyle w:val="Hipervnculo"/>
            <w:noProof/>
          </w:rPr>
          <w:t>Tabla 22 - Tabla de Atributos para las infracciones.</w:t>
        </w:r>
        <w:r w:rsidR="000F1B6A">
          <w:rPr>
            <w:noProof/>
            <w:webHidden/>
          </w:rPr>
          <w:tab/>
        </w:r>
        <w:r w:rsidR="000F1B6A">
          <w:rPr>
            <w:noProof/>
            <w:webHidden/>
          </w:rPr>
          <w:fldChar w:fldCharType="begin"/>
        </w:r>
        <w:r w:rsidR="000F1B6A">
          <w:rPr>
            <w:noProof/>
            <w:webHidden/>
          </w:rPr>
          <w:instrText xml:space="preserve"> PAGEREF _Toc68783659 \h </w:instrText>
        </w:r>
        <w:r w:rsidR="000F1B6A">
          <w:rPr>
            <w:noProof/>
            <w:webHidden/>
          </w:rPr>
        </w:r>
        <w:r w:rsidR="000F1B6A">
          <w:rPr>
            <w:noProof/>
            <w:webHidden/>
          </w:rPr>
          <w:fldChar w:fldCharType="separate"/>
        </w:r>
        <w:r w:rsidR="000F1B6A">
          <w:rPr>
            <w:noProof/>
            <w:webHidden/>
          </w:rPr>
          <w:t>30</w:t>
        </w:r>
        <w:r w:rsidR="000F1B6A">
          <w:rPr>
            <w:noProof/>
            <w:webHidden/>
          </w:rPr>
          <w:fldChar w:fldCharType="end"/>
        </w:r>
      </w:hyperlink>
    </w:p>
    <w:p w14:paraId="33C3A8B8" w14:textId="0F2434D1" w:rsidR="000F1B6A" w:rsidRDefault="00C920F4">
      <w:pPr>
        <w:pStyle w:val="Tabladeilustraciones"/>
        <w:tabs>
          <w:tab w:val="right" w:leader="dot" w:pos="8494"/>
        </w:tabs>
        <w:rPr>
          <w:rFonts w:eastAsiaTheme="minorEastAsia"/>
          <w:noProof/>
          <w:sz w:val="22"/>
          <w:lang w:eastAsia="es-ES"/>
        </w:rPr>
      </w:pPr>
      <w:hyperlink w:anchor="_Toc68783660" w:history="1">
        <w:r w:rsidR="000F1B6A" w:rsidRPr="008B5F14">
          <w:rPr>
            <w:rStyle w:val="Hipervnculo"/>
            <w:noProof/>
          </w:rPr>
          <w:t>Tabla 23 - Tabla de Métricas para la población.</w:t>
        </w:r>
        <w:r w:rsidR="000F1B6A">
          <w:rPr>
            <w:noProof/>
            <w:webHidden/>
          </w:rPr>
          <w:tab/>
        </w:r>
        <w:r w:rsidR="000F1B6A">
          <w:rPr>
            <w:noProof/>
            <w:webHidden/>
          </w:rPr>
          <w:fldChar w:fldCharType="begin"/>
        </w:r>
        <w:r w:rsidR="000F1B6A">
          <w:rPr>
            <w:noProof/>
            <w:webHidden/>
          </w:rPr>
          <w:instrText xml:space="preserve"> PAGEREF _Toc68783660 \h </w:instrText>
        </w:r>
        <w:r w:rsidR="000F1B6A">
          <w:rPr>
            <w:noProof/>
            <w:webHidden/>
          </w:rPr>
        </w:r>
        <w:r w:rsidR="000F1B6A">
          <w:rPr>
            <w:noProof/>
            <w:webHidden/>
          </w:rPr>
          <w:fldChar w:fldCharType="separate"/>
        </w:r>
        <w:r w:rsidR="000F1B6A">
          <w:rPr>
            <w:noProof/>
            <w:webHidden/>
          </w:rPr>
          <w:t>31</w:t>
        </w:r>
        <w:r w:rsidR="000F1B6A">
          <w:rPr>
            <w:noProof/>
            <w:webHidden/>
          </w:rPr>
          <w:fldChar w:fldCharType="end"/>
        </w:r>
      </w:hyperlink>
    </w:p>
    <w:p w14:paraId="742C6F6F" w14:textId="7264E71D" w:rsidR="000F1B6A" w:rsidRDefault="00C920F4">
      <w:pPr>
        <w:pStyle w:val="Tabladeilustraciones"/>
        <w:tabs>
          <w:tab w:val="right" w:leader="dot" w:pos="8494"/>
        </w:tabs>
        <w:rPr>
          <w:rFonts w:eastAsiaTheme="minorEastAsia"/>
          <w:noProof/>
          <w:sz w:val="22"/>
          <w:lang w:eastAsia="es-ES"/>
        </w:rPr>
      </w:pPr>
      <w:hyperlink w:anchor="_Toc68783661" w:history="1">
        <w:r w:rsidR="000F1B6A" w:rsidRPr="008B5F14">
          <w:rPr>
            <w:rStyle w:val="Hipervnculo"/>
            <w:noProof/>
          </w:rPr>
          <w:t>Tabla 24 - Tabla de Atributos para la población.</w:t>
        </w:r>
        <w:r w:rsidR="000F1B6A">
          <w:rPr>
            <w:noProof/>
            <w:webHidden/>
          </w:rPr>
          <w:tab/>
        </w:r>
        <w:r w:rsidR="000F1B6A">
          <w:rPr>
            <w:noProof/>
            <w:webHidden/>
          </w:rPr>
          <w:fldChar w:fldCharType="begin"/>
        </w:r>
        <w:r w:rsidR="000F1B6A">
          <w:rPr>
            <w:noProof/>
            <w:webHidden/>
          </w:rPr>
          <w:instrText xml:space="preserve"> PAGEREF _Toc68783661 \h </w:instrText>
        </w:r>
        <w:r w:rsidR="000F1B6A">
          <w:rPr>
            <w:noProof/>
            <w:webHidden/>
          </w:rPr>
        </w:r>
        <w:r w:rsidR="000F1B6A">
          <w:rPr>
            <w:noProof/>
            <w:webHidden/>
          </w:rPr>
          <w:fldChar w:fldCharType="separate"/>
        </w:r>
        <w:r w:rsidR="000F1B6A">
          <w:rPr>
            <w:noProof/>
            <w:webHidden/>
          </w:rPr>
          <w:t>31</w:t>
        </w:r>
        <w:r w:rsidR="000F1B6A">
          <w:rPr>
            <w:noProof/>
            <w:webHidden/>
          </w:rPr>
          <w:fldChar w:fldCharType="end"/>
        </w:r>
      </w:hyperlink>
    </w:p>
    <w:p w14:paraId="67BBF84C" w14:textId="4506F2F7" w:rsidR="000F1B6A" w:rsidRDefault="00C920F4">
      <w:pPr>
        <w:pStyle w:val="Tabladeilustraciones"/>
        <w:tabs>
          <w:tab w:val="right" w:leader="dot" w:pos="8494"/>
        </w:tabs>
        <w:rPr>
          <w:rFonts w:eastAsiaTheme="minorEastAsia"/>
          <w:noProof/>
          <w:sz w:val="22"/>
          <w:lang w:eastAsia="es-ES"/>
        </w:rPr>
      </w:pPr>
      <w:hyperlink w:anchor="_Toc68783662" w:history="1">
        <w:r w:rsidR="000F1B6A" w:rsidRPr="008B5F14">
          <w:rPr>
            <w:rStyle w:val="Hipervnculo"/>
            <w:noProof/>
          </w:rPr>
          <w:t>Tabla 25 - Tabla de Métricas para la movilidad.</w:t>
        </w:r>
        <w:r w:rsidR="000F1B6A">
          <w:rPr>
            <w:noProof/>
            <w:webHidden/>
          </w:rPr>
          <w:tab/>
        </w:r>
        <w:r w:rsidR="000F1B6A">
          <w:rPr>
            <w:noProof/>
            <w:webHidden/>
          </w:rPr>
          <w:fldChar w:fldCharType="begin"/>
        </w:r>
        <w:r w:rsidR="000F1B6A">
          <w:rPr>
            <w:noProof/>
            <w:webHidden/>
          </w:rPr>
          <w:instrText xml:space="preserve"> PAGEREF _Toc68783662 \h </w:instrText>
        </w:r>
        <w:r w:rsidR="000F1B6A">
          <w:rPr>
            <w:noProof/>
            <w:webHidden/>
          </w:rPr>
        </w:r>
        <w:r w:rsidR="000F1B6A">
          <w:rPr>
            <w:noProof/>
            <w:webHidden/>
          </w:rPr>
          <w:fldChar w:fldCharType="separate"/>
        </w:r>
        <w:r w:rsidR="000F1B6A">
          <w:rPr>
            <w:noProof/>
            <w:webHidden/>
          </w:rPr>
          <w:t>32</w:t>
        </w:r>
        <w:r w:rsidR="000F1B6A">
          <w:rPr>
            <w:noProof/>
            <w:webHidden/>
          </w:rPr>
          <w:fldChar w:fldCharType="end"/>
        </w:r>
      </w:hyperlink>
    </w:p>
    <w:p w14:paraId="313168EE" w14:textId="6E6360D7" w:rsidR="000F1B6A" w:rsidRDefault="00C920F4">
      <w:pPr>
        <w:pStyle w:val="Tabladeilustraciones"/>
        <w:tabs>
          <w:tab w:val="right" w:leader="dot" w:pos="8494"/>
        </w:tabs>
        <w:rPr>
          <w:rFonts w:eastAsiaTheme="minorEastAsia"/>
          <w:noProof/>
          <w:sz w:val="22"/>
          <w:lang w:eastAsia="es-ES"/>
        </w:rPr>
      </w:pPr>
      <w:hyperlink w:anchor="_Toc68783663" w:history="1">
        <w:r w:rsidR="000F1B6A" w:rsidRPr="008B5F14">
          <w:rPr>
            <w:rStyle w:val="Hipervnculo"/>
            <w:noProof/>
          </w:rPr>
          <w:t>Tabla 26 - Tabla de Atributos para la movilidad.</w:t>
        </w:r>
        <w:r w:rsidR="000F1B6A">
          <w:rPr>
            <w:noProof/>
            <w:webHidden/>
          </w:rPr>
          <w:tab/>
        </w:r>
        <w:r w:rsidR="000F1B6A">
          <w:rPr>
            <w:noProof/>
            <w:webHidden/>
          </w:rPr>
          <w:fldChar w:fldCharType="begin"/>
        </w:r>
        <w:r w:rsidR="000F1B6A">
          <w:rPr>
            <w:noProof/>
            <w:webHidden/>
          </w:rPr>
          <w:instrText xml:space="preserve"> PAGEREF _Toc68783663 \h </w:instrText>
        </w:r>
        <w:r w:rsidR="000F1B6A">
          <w:rPr>
            <w:noProof/>
            <w:webHidden/>
          </w:rPr>
        </w:r>
        <w:r w:rsidR="000F1B6A">
          <w:rPr>
            <w:noProof/>
            <w:webHidden/>
          </w:rPr>
          <w:fldChar w:fldCharType="separate"/>
        </w:r>
        <w:r w:rsidR="000F1B6A">
          <w:rPr>
            <w:noProof/>
            <w:webHidden/>
          </w:rPr>
          <w:t>32</w:t>
        </w:r>
        <w:r w:rsidR="000F1B6A">
          <w:rPr>
            <w:noProof/>
            <w:webHidden/>
          </w:rPr>
          <w:fldChar w:fldCharType="end"/>
        </w:r>
      </w:hyperlink>
    </w:p>
    <w:p w14:paraId="4F934CD3" w14:textId="3537FD00" w:rsidR="000F1B6A" w:rsidRDefault="00C920F4" w:rsidP="000F1B6A">
      <w:pPr>
        <w:pStyle w:val="Tabladeilustraciones"/>
        <w:tabs>
          <w:tab w:val="right" w:leader="dot" w:pos="8494"/>
        </w:tabs>
        <w:ind w:left="397" w:firstLine="0"/>
        <w:rPr>
          <w:rFonts w:eastAsiaTheme="minorEastAsia"/>
          <w:noProof/>
          <w:sz w:val="22"/>
          <w:lang w:eastAsia="es-ES"/>
        </w:rPr>
      </w:pPr>
      <w:hyperlink w:anchor="_Toc68783664" w:history="1">
        <w:r w:rsidR="000F1B6A" w:rsidRPr="008B5F14">
          <w:rPr>
            <w:rStyle w:val="Hipervnculo"/>
            <w:noProof/>
          </w:rPr>
          <w:t>Tabla 27 - Tabla de Métricas para el porcentaje de población que evitaba las aglomeraciones.</w:t>
        </w:r>
        <w:r w:rsidR="000F1B6A">
          <w:rPr>
            <w:noProof/>
            <w:webHidden/>
          </w:rPr>
          <w:tab/>
        </w:r>
        <w:r w:rsidR="000F1B6A">
          <w:rPr>
            <w:noProof/>
            <w:webHidden/>
          </w:rPr>
          <w:fldChar w:fldCharType="begin"/>
        </w:r>
        <w:r w:rsidR="000F1B6A">
          <w:rPr>
            <w:noProof/>
            <w:webHidden/>
          </w:rPr>
          <w:instrText xml:space="preserve"> PAGEREF _Toc68783664 \h </w:instrText>
        </w:r>
        <w:r w:rsidR="000F1B6A">
          <w:rPr>
            <w:noProof/>
            <w:webHidden/>
          </w:rPr>
        </w:r>
        <w:r w:rsidR="000F1B6A">
          <w:rPr>
            <w:noProof/>
            <w:webHidden/>
          </w:rPr>
          <w:fldChar w:fldCharType="separate"/>
        </w:r>
        <w:r w:rsidR="000F1B6A">
          <w:rPr>
            <w:noProof/>
            <w:webHidden/>
          </w:rPr>
          <w:t>33</w:t>
        </w:r>
        <w:r w:rsidR="000F1B6A">
          <w:rPr>
            <w:noProof/>
            <w:webHidden/>
          </w:rPr>
          <w:fldChar w:fldCharType="end"/>
        </w:r>
      </w:hyperlink>
    </w:p>
    <w:p w14:paraId="60F716BD" w14:textId="05167B09" w:rsidR="000F1B6A" w:rsidRDefault="00C920F4" w:rsidP="000F1B6A">
      <w:pPr>
        <w:pStyle w:val="Tabladeilustraciones"/>
        <w:tabs>
          <w:tab w:val="right" w:leader="dot" w:pos="8494"/>
        </w:tabs>
        <w:ind w:left="397" w:firstLine="0"/>
        <w:rPr>
          <w:rFonts w:eastAsiaTheme="minorEastAsia"/>
          <w:noProof/>
          <w:sz w:val="22"/>
          <w:lang w:eastAsia="es-ES"/>
        </w:rPr>
      </w:pPr>
      <w:hyperlink w:anchor="_Toc68783665" w:history="1">
        <w:r w:rsidR="000F1B6A" w:rsidRPr="008B5F14">
          <w:rPr>
            <w:rStyle w:val="Hipervnculo"/>
            <w:noProof/>
          </w:rPr>
          <w:t>Tabla 28 - Tabla de Atributos para el porcentaje de población que evitaba las aglomeraciones.</w:t>
        </w:r>
        <w:r w:rsidR="000F1B6A">
          <w:rPr>
            <w:noProof/>
            <w:webHidden/>
          </w:rPr>
          <w:tab/>
        </w:r>
        <w:r w:rsidR="000F1B6A">
          <w:rPr>
            <w:noProof/>
            <w:webHidden/>
          </w:rPr>
          <w:fldChar w:fldCharType="begin"/>
        </w:r>
        <w:r w:rsidR="000F1B6A">
          <w:rPr>
            <w:noProof/>
            <w:webHidden/>
          </w:rPr>
          <w:instrText xml:space="preserve"> PAGEREF _Toc68783665 \h </w:instrText>
        </w:r>
        <w:r w:rsidR="000F1B6A">
          <w:rPr>
            <w:noProof/>
            <w:webHidden/>
          </w:rPr>
        </w:r>
        <w:r w:rsidR="000F1B6A">
          <w:rPr>
            <w:noProof/>
            <w:webHidden/>
          </w:rPr>
          <w:fldChar w:fldCharType="separate"/>
        </w:r>
        <w:r w:rsidR="000F1B6A">
          <w:rPr>
            <w:noProof/>
            <w:webHidden/>
          </w:rPr>
          <w:t>34</w:t>
        </w:r>
        <w:r w:rsidR="000F1B6A">
          <w:rPr>
            <w:noProof/>
            <w:webHidden/>
          </w:rPr>
          <w:fldChar w:fldCharType="end"/>
        </w:r>
      </w:hyperlink>
    </w:p>
    <w:p w14:paraId="6CC5E447" w14:textId="02303392"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783623"/>
            <w:r w:rsidRPr="00114B07">
              <w:t xml:space="preserve">Índice de </w:t>
            </w:r>
            <w:r>
              <w:t>ilustraciones</w:t>
            </w:r>
            <w:bookmarkEnd w:id="3"/>
          </w:p>
        </w:tc>
      </w:tr>
    </w:tbl>
    <w:p w14:paraId="46940C59" w14:textId="77777777" w:rsidR="00077E00" w:rsidRDefault="00077E00">
      <w:pPr>
        <w:spacing w:before="0" w:after="160"/>
        <w:ind w:firstLine="0"/>
        <w:jc w:val="left"/>
      </w:pPr>
    </w:p>
    <w:p w14:paraId="2F682C4D" w14:textId="7DEF7BE3" w:rsidR="00053711"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783666" w:history="1">
        <w:r w:rsidR="00053711" w:rsidRPr="00C451D4">
          <w:rPr>
            <w:rStyle w:val="Hipervnculo"/>
            <w:noProof/>
          </w:rPr>
          <w:t>Ilustración 1 - Arquitectura de la FIC.</w:t>
        </w:r>
        <w:r w:rsidR="00053711">
          <w:rPr>
            <w:noProof/>
            <w:webHidden/>
          </w:rPr>
          <w:tab/>
        </w:r>
        <w:r w:rsidR="00053711">
          <w:rPr>
            <w:noProof/>
            <w:webHidden/>
          </w:rPr>
          <w:fldChar w:fldCharType="begin"/>
        </w:r>
        <w:r w:rsidR="00053711">
          <w:rPr>
            <w:noProof/>
            <w:webHidden/>
          </w:rPr>
          <w:instrText xml:space="preserve"> PAGEREF _Toc68783666 \h </w:instrText>
        </w:r>
        <w:r w:rsidR="00053711">
          <w:rPr>
            <w:noProof/>
            <w:webHidden/>
          </w:rPr>
        </w:r>
        <w:r w:rsidR="00053711">
          <w:rPr>
            <w:noProof/>
            <w:webHidden/>
          </w:rPr>
          <w:fldChar w:fldCharType="separate"/>
        </w:r>
        <w:r w:rsidR="00053711">
          <w:rPr>
            <w:noProof/>
            <w:webHidden/>
          </w:rPr>
          <w:t>21</w:t>
        </w:r>
        <w:r w:rsidR="00053711">
          <w:rPr>
            <w:noProof/>
            <w:webHidden/>
          </w:rPr>
          <w:fldChar w:fldCharType="end"/>
        </w:r>
      </w:hyperlink>
    </w:p>
    <w:p w14:paraId="4A786163" w14:textId="782637A9" w:rsidR="00053711" w:rsidRDefault="00C920F4">
      <w:pPr>
        <w:pStyle w:val="Tabladeilustraciones"/>
        <w:tabs>
          <w:tab w:val="right" w:leader="dot" w:pos="8494"/>
        </w:tabs>
        <w:rPr>
          <w:rFonts w:eastAsiaTheme="minorEastAsia"/>
          <w:noProof/>
          <w:sz w:val="22"/>
          <w:lang w:eastAsia="es-ES"/>
        </w:rPr>
      </w:pPr>
      <w:hyperlink w:anchor="_Toc68783667" w:history="1">
        <w:r w:rsidR="00053711" w:rsidRPr="00C451D4">
          <w:rPr>
            <w:rStyle w:val="Hipervnculo"/>
            <w:noProof/>
          </w:rPr>
          <w:t>Ilustración 2 - Diseño conceptual de las llamadas al 112.</w:t>
        </w:r>
        <w:r w:rsidR="00053711">
          <w:rPr>
            <w:noProof/>
            <w:webHidden/>
          </w:rPr>
          <w:tab/>
        </w:r>
        <w:r w:rsidR="00053711">
          <w:rPr>
            <w:noProof/>
            <w:webHidden/>
          </w:rPr>
          <w:fldChar w:fldCharType="begin"/>
        </w:r>
        <w:r w:rsidR="00053711">
          <w:rPr>
            <w:noProof/>
            <w:webHidden/>
          </w:rPr>
          <w:instrText xml:space="preserve"> PAGEREF _Toc68783667 \h </w:instrText>
        </w:r>
        <w:r w:rsidR="00053711">
          <w:rPr>
            <w:noProof/>
            <w:webHidden/>
          </w:rPr>
        </w:r>
        <w:r w:rsidR="00053711">
          <w:rPr>
            <w:noProof/>
            <w:webHidden/>
          </w:rPr>
          <w:fldChar w:fldCharType="separate"/>
        </w:r>
        <w:r w:rsidR="00053711">
          <w:rPr>
            <w:noProof/>
            <w:webHidden/>
          </w:rPr>
          <w:t>23</w:t>
        </w:r>
        <w:r w:rsidR="00053711">
          <w:rPr>
            <w:noProof/>
            <w:webHidden/>
          </w:rPr>
          <w:fldChar w:fldCharType="end"/>
        </w:r>
      </w:hyperlink>
    </w:p>
    <w:p w14:paraId="073CDD86" w14:textId="2E9F9597" w:rsidR="00053711" w:rsidRDefault="00C920F4">
      <w:pPr>
        <w:pStyle w:val="Tabladeilustraciones"/>
        <w:tabs>
          <w:tab w:val="right" w:leader="dot" w:pos="8494"/>
        </w:tabs>
        <w:rPr>
          <w:rFonts w:eastAsiaTheme="minorEastAsia"/>
          <w:noProof/>
          <w:sz w:val="22"/>
          <w:lang w:eastAsia="es-ES"/>
        </w:rPr>
      </w:pPr>
      <w:hyperlink w:anchor="_Toc68783668" w:history="1">
        <w:r w:rsidR="00053711" w:rsidRPr="00C451D4">
          <w:rPr>
            <w:rStyle w:val="Hipervnculo"/>
            <w:noProof/>
          </w:rPr>
          <w:t>Ilustración 3 - Diseño conceptual de las infracciones.</w:t>
        </w:r>
        <w:r w:rsidR="00053711">
          <w:rPr>
            <w:noProof/>
            <w:webHidden/>
          </w:rPr>
          <w:tab/>
        </w:r>
        <w:r w:rsidR="00053711">
          <w:rPr>
            <w:noProof/>
            <w:webHidden/>
          </w:rPr>
          <w:fldChar w:fldCharType="begin"/>
        </w:r>
        <w:r w:rsidR="00053711">
          <w:rPr>
            <w:noProof/>
            <w:webHidden/>
          </w:rPr>
          <w:instrText xml:space="preserve"> PAGEREF _Toc68783668 \h </w:instrText>
        </w:r>
        <w:r w:rsidR="00053711">
          <w:rPr>
            <w:noProof/>
            <w:webHidden/>
          </w:rPr>
        </w:r>
        <w:r w:rsidR="00053711">
          <w:rPr>
            <w:noProof/>
            <w:webHidden/>
          </w:rPr>
          <w:fldChar w:fldCharType="separate"/>
        </w:r>
        <w:r w:rsidR="00053711">
          <w:rPr>
            <w:noProof/>
            <w:webHidden/>
          </w:rPr>
          <w:t>24</w:t>
        </w:r>
        <w:r w:rsidR="00053711">
          <w:rPr>
            <w:noProof/>
            <w:webHidden/>
          </w:rPr>
          <w:fldChar w:fldCharType="end"/>
        </w:r>
      </w:hyperlink>
    </w:p>
    <w:p w14:paraId="450B06E4" w14:textId="4D1675B6" w:rsidR="00053711" w:rsidRDefault="00C920F4">
      <w:pPr>
        <w:pStyle w:val="Tabladeilustraciones"/>
        <w:tabs>
          <w:tab w:val="right" w:leader="dot" w:pos="8494"/>
        </w:tabs>
        <w:rPr>
          <w:rFonts w:eastAsiaTheme="minorEastAsia"/>
          <w:noProof/>
          <w:sz w:val="22"/>
          <w:lang w:eastAsia="es-ES"/>
        </w:rPr>
      </w:pPr>
      <w:hyperlink w:anchor="_Toc68783669" w:history="1">
        <w:r w:rsidR="00053711" w:rsidRPr="00C451D4">
          <w:rPr>
            <w:rStyle w:val="Hipervnculo"/>
            <w:noProof/>
          </w:rPr>
          <w:t>Ilustración 4 - Diseño conceptual del análisis de la población.</w:t>
        </w:r>
        <w:r w:rsidR="00053711">
          <w:rPr>
            <w:noProof/>
            <w:webHidden/>
          </w:rPr>
          <w:tab/>
        </w:r>
        <w:r w:rsidR="00053711">
          <w:rPr>
            <w:noProof/>
            <w:webHidden/>
          </w:rPr>
          <w:fldChar w:fldCharType="begin"/>
        </w:r>
        <w:r w:rsidR="00053711">
          <w:rPr>
            <w:noProof/>
            <w:webHidden/>
          </w:rPr>
          <w:instrText xml:space="preserve"> PAGEREF _Toc68783669 \h </w:instrText>
        </w:r>
        <w:r w:rsidR="00053711">
          <w:rPr>
            <w:noProof/>
            <w:webHidden/>
          </w:rPr>
        </w:r>
        <w:r w:rsidR="00053711">
          <w:rPr>
            <w:noProof/>
            <w:webHidden/>
          </w:rPr>
          <w:fldChar w:fldCharType="separate"/>
        </w:r>
        <w:r w:rsidR="00053711">
          <w:rPr>
            <w:noProof/>
            <w:webHidden/>
          </w:rPr>
          <w:t>26</w:t>
        </w:r>
        <w:r w:rsidR="00053711">
          <w:rPr>
            <w:noProof/>
            <w:webHidden/>
          </w:rPr>
          <w:fldChar w:fldCharType="end"/>
        </w:r>
      </w:hyperlink>
    </w:p>
    <w:p w14:paraId="53142EEB" w14:textId="6F3C9281" w:rsidR="00053711" w:rsidRDefault="00C920F4">
      <w:pPr>
        <w:pStyle w:val="Tabladeilustraciones"/>
        <w:tabs>
          <w:tab w:val="right" w:leader="dot" w:pos="8494"/>
        </w:tabs>
        <w:rPr>
          <w:rFonts w:eastAsiaTheme="minorEastAsia"/>
          <w:noProof/>
          <w:sz w:val="22"/>
          <w:lang w:eastAsia="es-ES"/>
        </w:rPr>
      </w:pPr>
      <w:hyperlink w:anchor="_Toc68783670" w:history="1">
        <w:r w:rsidR="00053711" w:rsidRPr="00C451D4">
          <w:rPr>
            <w:rStyle w:val="Hipervnculo"/>
            <w:noProof/>
          </w:rPr>
          <w:t>Ilustración 5 - Diseño conceptual de la evolución de la movilidad.</w:t>
        </w:r>
        <w:r w:rsidR="00053711">
          <w:rPr>
            <w:noProof/>
            <w:webHidden/>
          </w:rPr>
          <w:tab/>
        </w:r>
        <w:r w:rsidR="00053711">
          <w:rPr>
            <w:noProof/>
            <w:webHidden/>
          </w:rPr>
          <w:fldChar w:fldCharType="begin"/>
        </w:r>
        <w:r w:rsidR="00053711">
          <w:rPr>
            <w:noProof/>
            <w:webHidden/>
          </w:rPr>
          <w:instrText xml:space="preserve"> PAGEREF _Toc68783670 \h </w:instrText>
        </w:r>
        <w:r w:rsidR="00053711">
          <w:rPr>
            <w:noProof/>
            <w:webHidden/>
          </w:rPr>
        </w:r>
        <w:r w:rsidR="00053711">
          <w:rPr>
            <w:noProof/>
            <w:webHidden/>
          </w:rPr>
          <w:fldChar w:fldCharType="separate"/>
        </w:r>
        <w:r w:rsidR="00053711">
          <w:rPr>
            <w:noProof/>
            <w:webHidden/>
          </w:rPr>
          <w:t>27</w:t>
        </w:r>
        <w:r w:rsidR="00053711">
          <w:rPr>
            <w:noProof/>
            <w:webHidden/>
          </w:rPr>
          <w:fldChar w:fldCharType="end"/>
        </w:r>
      </w:hyperlink>
    </w:p>
    <w:p w14:paraId="4858E242" w14:textId="01552164" w:rsidR="00053711" w:rsidRDefault="00C920F4">
      <w:pPr>
        <w:pStyle w:val="Tabladeilustraciones"/>
        <w:tabs>
          <w:tab w:val="right" w:leader="dot" w:pos="8494"/>
        </w:tabs>
        <w:rPr>
          <w:rFonts w:eastAsiaTheme="minorEastAsia"/>
          <w:noProof/>
          <w:sz w:val="22"/>
          <w:lang w:eastAsia="es-ES"/>
        </w:rPr>
      </w:pPr>
      <w:hyperlink w:anchor="_Toc68783671" w:history="1">
        <w:r w:rsidR="00053711" w:rsidRPr="00C451D4">
          <w:rPr>
            <w:rStyle w:val="Hipervnculo"/>
            <w:noProof/>
          </w:rPr>
          <w:t>Ilustración 6 - Diseño conceptual de la evitación de las aglomeraciones.</w:t>
        </w:r>
        <w:r w:rsidR="00053711">
          <w:rPr>
            <w:noProof/>
            <w:webHidden/>
          </w:rPr>
          <w:tab/>
        </w:r>
        <w:r w:rsidR="00053711">
          <w:rPr>
            <w:noProof/>
            <w:webHidden/>
          </w:rPr>
          <w:fldChar w:fldCharType="begin"/>
        </w:r>
        <w:r w:rsidR="00053711">
          <w:rPr>
            <w:noProof/>
            <w:webHidden/>
          </w:rPr>
          <w:instrText xml:space="preserve"> PAGEREF _Toc68783671 \h </w:instrText>
        </w:r>
        <w:r w:rsidR="00053711">
          <w:rPr>
            <w:noProof/>
            <w:webHidden/>
          </w:rPr>
        </w:r>
        <w:r w:rsidR="00053711">
          <w:rPr>
            <w:noProof/>
            <w:webHidden/>
          </w:rPr>
          <w:fldChar w:fldCharType="separate"/>
        </w:r>
        <w:r w:rsidR="00053711">
          <w:rPr>
            <w:noProof/>
            <w:webHidden/>
          </w:rPr>
          <w:t>28</w:t>
        </w:r>
        <w:r w:rsidR="00053711">
          <w:rPr>
            <w:noProof/>
            <w:webHidden/>
          </w:rPr>
          <w:fldChar w:fldCharType="end"/>
        </w:r>
      </w:hyperlink>
    </w:p>
    <w:p w14:paraId="14ECE59B" w14:textId="5F1179B5" w:rsidR="00053711" w:rsidRDefault="00C920F4">
      <w:pPr>
        <w:pStyle w:val="Tabladeilustraciones"/>
        <w:tabs>
          <w:tab w:val="right" w:leader="dot" w:pos="8494"/>
        </w:tabs>
        <w:rPr>
          <w:rFonts w:eastAsiaTheme="minorEastAsia"/>
          <w:noProof/>
          <w:sz w:val="22"/>
          <w:lang w:eastAsia="es-ES"/>
        </w:rPr>
      </w:pPr>
      <w:hyperlink w:anchor="_Toc68783672" w:history="1">
        <w:r w:rsidR="00053711" w:rsidRPr="00C451D4">
          <w:rPr>
            <w:rStyle w:val="Hipervnculo"/>
            <w:noProof/>
          </w:rPr>
          <w:t>Ilustración 7 - Diseño lógico de las llamadas al 112.</w:t>
        </w:r>
        <w:r w:rsidR="00053711">
          <w:rPr>
            <w:noProof/>
            <w:webHidden/>
          </w:rPr>
          <w:tab/>
        </w:r>
        <w:r w:rsidR="00053711">
          <w:rPr>
            <w:noProof/>
            <w:webHidden/>
          </w:rPr>
          <w:fldChar w:fldCharType="begin"/>
        </w:r>
        <w:r w:rsidR="00053711">
          <w:rPr>
            <w:noProof/>
            <w:webHidden/>
          </w:rPr>
          <w:instrText xml:space="preserve"> PAGEREF _Toc68783672 \h </w:instrText>
        </w:r>
        <w:r w:rsidR="00053711">
          <w:rPr>
            <w:noProof/>
            <w:webHidden/>
          </w:rPr>
        </w:r>
        <w:r w:rsidR="00053711">
          <w:rPr>
            <w:noProof/>
            <w:webHidden/>
          </w:rPr>
          <w:fldChar w:fldCharType="separate"/>
        </w:r>
        <w:r w:rsidR="00053711">
          <w:rPr>
            <w:noProof/>
            <w:webHidden/>
          </w:rPr>
          <w:t>29</w:t>
        </w:r>
        <w:r w:rsidR="00053711">
          <w:rPr>
            <w:noProof/>
            <w:webHidden/>
          </w:rPr>
          <w:fldChar w:fldCharType="end"/>
        </w:r>
      </w:hyperlink>
    </w:p>
    <w:p w14:paraId="5F3126CD" w14:textId="185D9BC3" w:rsidR="00053711" w:rsidRDefault="00C920F4">
      <w:pPr>
        <w:pStyle w:val="Tabladeilustraciones"/>
        <w:tabs>
          <w:tab w:val="right" w:leader="dot" w:pos="8494"/>
        </w:tabs>
        <w:rPr>
          <w:rFonts w:eastAsiaTheme="minorEastAsia"/>
          <w:noProof/>
          <w:sz w:val="22"/>
          <w:lang w:eastAsia="es-ES"/>
        </w:rPr>
      </w:pPr>
      <w:hyperlink w:anchor="_Toc68783673" w:history="1">
        <w:r w:rsidR="00053711" w:rsidRPr="00C451D4">
          <w:rPr>
            <w:rStyle w:val="Hipervnculo"/>
            <w:noProof/>
          </w:rPr>
          <w:t>Ilustración 8 - Diseño lógico de las infracciones.</w:t>
        </w:r>
        <w:r w:rsidR="00053711">
          <w:rPr>
            <w:noProof/>
            <w:webHidden/>
          </w:rPr>
          <w:tab/>
        </w:r>
        <w:r w:rsidR="00053711">
          <w:rPr>
            <w:noProof/>
            <w:webHidden/>
          </w:rPr>
          <w:fldChar w:fldCharType="begin"/>
        </w:r>
        <w:r w:rsidR="00053711">
          <w:rPr>
            <w:noProof/>
            <w:webHidden/>
          </w:rPr>
          <w:instrText xml:space="preserve"> PAGEREF _Toc68783673 \h </w:instrText>
        </w:r>
        <w:r w:rsidR="00053711">
          <w:rPr>
            <w:noProof/>
            <w:webHidden/>
          </w:rPr>
        </w:r>
        <w:r w:rsidR="00053711">
          <w:rPr>
            <w:noProof/>
            <w:webHidden/>
          </w:rPr>
          <w:fldChar w:fldCharType="separate"/>
        </w:r>
        <w:r w:rsidR="00053711">
          <w:rPr>
            <w:noProof/>
            <w:webHidden/>
          </w:rPr>
          <w:t>31</w:t>
        </w:r>
        <w:r w:rsidR="00053711">
          <w:rPr>
            <w:noProof/>
            <w:webHidden/>
          </w:rPr>
          <w:fldChar w:fldCharType="end"/>
        </w:r>
      </w:hyperlink>
    </w:p>
    <w:p w14:paraId="7BAA68DA" w14:textId="07AE5F8A" w:rsidR="00053711" w:rsidRDefault="00C920F4">
      <w:pPr>
        <w:pStyle w:val="Tabladeilustraciones"/>
        <w:tabs>
          <w:tab w:val="right" w:leader="dot" w:pos="8494"/>
        </w:tabs>
        <w:rPr>
          <w:rFonts w:eastAsiaTheme="minorEastAsia"/>
          <w:noProof/>
          <w:sz w:val="22"/>
          <w:lang w:eastAsia="es-ES"/>
        </w:rPr>
      </w:pPr>
      <w:hyperlink w:anchor="_Toc68783674" w:history="1">
        <w:r w:rsidR="00053711" w:rsidRPr="00C451D4">
          <w:rPr>
            <w:rStyle w:val="Hipervnculo"/>
            <w:noProof/>
          </w:rPr>
          <w:t>Ilustración 9 - Diseño lógico de la población.</w:t>
        </w:r>
        <w:r w:rsidR="00053711">
          <w:rPr>
            <w:noProof/>
            <w:webHidden/>
          </w:rPr>
          <w:tab/>
        </w:r>
        <w:r w:rsidR="00053711">
          <w:rPr>
            <w:noProof/>
            <w:webHidden/>
          </w:rPr>
          <w:fldChar w:fldCharType="begin"/>
        </w:r>
        <w:r w:rsidR="00053711">
          <w:rPr>
            <w:noProof/>
            <w:webHidden/>
          </w:rPr>
          <w:instrText xml:space="preserve"> PAGEREF _Toc68783674 \h </w:instrText>
        </w:r>
        <w:r w:rsidR="00053711">
          <w:rPr>
            <w:noProof/>
            <w:webHidden/>
          </w:rPr>
        </w:r>
        <w:r w:rsidR="00053711">
          <w:rPr>
            <w:noProof/>
            <w:webHidden/>
          </w:rPr>
          <w:fldChar w:fldCharType="separate"/>
        </w:r>
        <w:r w:rsidR="00053711">
          <w:rPr>
            <w:noProof/>
            <w:webHidden/>
          </w:rPr>
          <w:t>32</w:t>
        </w:r>
        <w:r w:rsidR="00053711">
          <w:rPr>
            <w:noProof/>
            <w:webHidden/>
          </w:rPr>
          <w:fldChar w:fldCharType="end"/>
        </w:r>
      </w:hyperlink>
    </w:p>
    <w:p w14:paraId="53855FFE" w14:textId="20FCD1FC" w:rsidR="00053711" w:rsidRDefault="00C920F4">
      <w:pPr>
        <w:pStyle w:val="Tabladeilustraciones"/>
        <w:tabs>
          <w:tab w:val="right" w:leader="dot" w:pos="8494"/>
        </w:tabs>
        <w:rPr>
          <w:rFonts w:eastAsiaTheme="minorEastAsia"/>
          <w:noProof/>
          <w:sz w:val="22"/>
          <w:lang w:eastAsia="es-ES"/>
        </w:rPr>
      </w:pPr>
      <w:hyperlink w:anchor="_Toc68783675" w:history="1">
        <w:r w:rsidR="00053711" w:rsidRPr="00C451D4">
          <w:rPr>
            <w:rStyle w:val="Hipervnculo"/>
            <w:noProof/>
          </w:rPr>
          <w:t>Ilustración 10 - Diseño lógico para la movilidad.</w:t>
        </w:r>
        <w:r w:rsidR="00053711">
          <w:rPr>
            <w:noProof/>
            <w:webHidden/>
          </w:rPr>
          <w:tab/>
        </w:r>
        <w:r w:rsidR="00053711">
          <w:rPr>
            <w:noProof/>
            <w:webHidden/>
          </w:rPr>
          <w:fldChar w:fldCharType="begin"/>
        </w:r>
        <w:r w:rsidR="00053711">
          <w:rPr>
            <w:noProof/>
            <w:webHidden/>
          </w:rPr>
          <w:instrText xml:space="preserve"> PAGEREF _Toc68783675 \h </w:instrText>
        </w:r>
        <w:r w:rsidR="00053711">
          <w:rPr>
            <w:noProof/>
            <w:webHidden/>
          </w:rPr>
        </w:r>
        <w:r w:rsidR="00053711">
          <w:rPr>
            <w:noProof/>
            <w:webHidden/>
          </w:rPr>
          <w:fldChar w:fldCharType="separate"/>
        </w:r>
        <w:r w:rsidR="00053711">
          <w:rPr>
            <w:noProof/>
            <w:webHidden/>
          </w:rPr>
          <w:t>33</w:t>
        </w:r>
        <w:r w:rsidR="00053711">
          <w:rPr>
            <w:noProof/>
            <w:webHidden/>
          </w:rPr>
          <w:fldChar w:fldCharType="end"/>
        </w:r>
      </w:hyperlink>
    </w:p>
    <w:p w14:paraId="3EC06339" w14:textId="5397397D" w:rsidR="00053711" w:rsidRDefault="00C920F4" w:rsidP="00053711">
      <w:pPr>
        <w:pStyle w:val="Tabladeilustraciones"/>
        <w:tabs>
          <w:tab w:val="right" w:leader="dot" w:pos="8494"/>
        </w:tabs>
        <w:ind w:left="397" w:firstLine="0"/>
        <w:rPr>
          <w:rFonts w:eastAsiaTheme="minorEastAsia"/>
          <w:noProof/>
          <w:sz w:val="22"/>
          <w:lang w:eastAsia="es-ES"/>
        </w:rPr>
      </w:pPr>
      <w:hyperlink w:anchor="_Toc68783676" w:history="1">
        <w:r w:rsidR="00053711" w:rsidRPr="00C451D4">
          <w:rPr>
            <w:rStyle w:val="Hipervnculo"/>
            <w:noProof/>
          </w:rPr>
          <w:t>Ilustración 11 - Diseño lógico para el porcentaje de población que evitaba las aglomeraciones.</w:t>
        </w:r>
        <w:r w:rsidR="00053711">
          <w:rPr>
            <w:noProof/>
            <w:webHidden/>
          </w:rPr>
          <w:tab/>
        </w:r>
        <w:r w:rsidR="00053711">
          <w:rPr>
            <w:noProof/>
            <w:webHidden/>
          </w:rPr>
          <w:fldChar w:fldCharType="begin"/>
        </w:r>
        <w:r w:rsidR="00053711">
          <w:rPr>
            <w:noProof/>
            <w:webHidden/>
          </w:rPr>
          <w:instrText xml:space="preserve"> PAGEREF _Toc68783676 \h </w:instrText>
        </w:r>
        <w:r w:rsidR="00053711">
          <w:rPr>
            <w:noProof/>
            <w:webHidden/>
          </w:rPr>
        </w:r>
        <w:r w:rsidR="00053711">
          <w:rPr>
            <w:noProof/>
            <w:webHidden/>
          </w:rPr>
          <w:fldChar w:fldCharType="separate"/>
        </w:r>
        <w:r w:rsidR="00053711">
          <w:rPr>
            <w:noProof/>
            <w:webHidden/>
          </w:rPr>
          <w:t>34</w:t>
        </w:r>
        <w:r w:rsidR="00053711">
          <w:rPr>
            <w:noProof/>
            <w:webHidden/>
          </w:rPr>
          <w:fldChar w:fldCharType="end"/>
        </w:r>
      </w:hyperlink>
    </w:p>
    <w:p w14:paraId="7FED5B61" w14:textId="75AB5446"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783624"/>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783625"/>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proofErr w:type="spellStart"/>
      <w:r w:rsidRPr="00E94167">
        <w:rPr>
          <w:i/>
          <w:iCs/>
        </w:rPr>
        <w:t>datasets</w:t>
      </w:r>
      <w:proofErr w:type="spellEnd"/>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783626"/>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783627"/>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w:t>
            </w:r>
            <w:proofErr w:type="spellStart"/>
            <w:r>
              <w:t>Datos_tratados</w:t>
            </w:r>
            <w:proofErr w:type="spellEnd"/>
            <w:r>
              <w:t>»)</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C920F4"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C920F4"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w:t>
            </w:r>
            <w:proofErr w:type="spellStart"/>
            <w:r>
              <w:t>Datos_provincias</w:t>
            </w:r>
            <w:proofErr w:type="spellEnd"/>
            <w:r>
              <w:t>”)</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2977EBF4" w:rsidR="00361A72" w:rsidRDefault="00B10B5E" w:rsidP="00B10B5E">
      <w:pPr>
        <w:pStyle w:val="Descripcin"/>
        <w:jc w:val="center"/>
      </w:pPr>
      <w:bookmarkStart w:id="8" w:name="_Toc68783638"/>
      <w:r>
        <w:t xml:space="preserve">Tabla </w:t>
      </w:r>
      <w:r w:rsidR="00C13B1C">
        <w:fldChar w:fldCharType="begin"/>
      </w:r>
      <w:r w:rsidR="00C13B1C">
        <w:instrText xml:space="preserve"> SEQ Tabla \* ARABIC </w:instrText>
      </w:r>
      <w:r w:rsidR="00C13B1C">
        <w:fldChar w:fldCharType="separate"/>
      </w:r>
      <w:r w:rsidR="002733B2">
        <w:rPr>
          <w:noProof/>
        </w:rPr>
        <w:t>1</w:t>
      </w:r>
      <w:r w:rsidR="00C13B1C">
        <w:fldChar w:fldCharType="end"/>
      </w:r>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783628"/>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783629"/>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6689175F" w:rsidR="007F50B0" w:rsidRDefault="008760C8" w:rsidP="00D43039">
      <w:pPr>
        <w:pStyle w:val="Prrafodelista"/>
        <w:numPr>
          <w:ilvl w:val="0"/>
          <w:numId w:val="5"/>
        </w:numPr>
      </w:pPr>
      <w:r>
        <w:lastRenderedPageBreak/>
        <w:t xml:space="preserve">Evolución de las infracciones durante el estado de emergencia en el </w:t>
      </w:r>
      <w:r w:rsidR="00F33CBC">
        <w:t>P</w:t>
      </w:r>
      <w:r>
        <w:t xml:space="preserve">aís </w:t>
      </w:r>
      <w:r w:rsidR="00F33CBC">
        <w:t>V</w:t>
      </w:r>
      <w:r>
        <w:t>asco.</w:t>
      </w:r>
    </w:p>
    <w:p w14:paraId="08B3D4D2" w14:textId="77777777" w:rsidR="00DB6AE4" w:rsidRDefault="00DB6AE4" w:rsidP="00DB6AE4">
      <w:pPr>
        <w:pStyle w:val="Prrafodelista"/>
        <w:ind w:left="1117" w:firstLine="0"/>
      </w:pPr>
    </w:p>
    <w:p w14:paraId="18A45E0D" w14:textId="30A77CA4" w:rsidR="0032741B" w:rsidRDefault="001141DE" w:rsidP="00766C89">
      <w:pPr>
        <w:pStyle w:val="Prrafodelista"/>
        <w:numPr>
          <w:ilvl w:val="0"/>
          <w:numId w:val="5"/>
        </w:numPr>
      </w:pPr>
      <w:r>
        <w:t xml:space="preserve">En qué </w:t>
      </w:r>
      <w:r w:rsidR="0049206A">
        <w:t>fechas</w:t>
      </w:r>
      <w:r w:rsidR="008760C8">
        <w:t xml:space="preserve"> </w:t>
      </w:r>
      <w:r>
        <w:t>se han cometido</w:t>
      </w:r>
      <w:r w:rsidR="008760C8">
        <w:t xml:space="preserve"> más infracciones en el </w:t>
      </w:r>
      <w:r w:rsidR="00F33CBC">
        <w:t>P</w:t>
      </w:r>
      <w:r w:rsidR="008760C8">
        <w:t xml:space="preserve">aís </w:t>
      </w:r>
      <w:r w:rsidR="00F33CBC">
        <w:t>V</w:t>
      </w:r>
      <w:r w:rsidR="008760C8">
        <w:t>asco.</w:t>
      </w:r>
    </w:p>
    <w:p w14:paraId="5FE21E3A" w14:textId="77777777" w:rsidR="00766C89" w:rsidRDefault="00766C89" w:rsidP="00766C89">
      <w:pPr>
        <w:pStyle w:val="Prrafodelista"/>
      </w:pPr>
    </w:p>
    <w:p w14:paraId="1700AD35" w14:textId="2B141BDE" w:rsidR="00766C89" w:rsidRDefault="00766C89" w:rsidP="00766C89">
      <w:pPr>
        <w:pStyle w:val="Prrafodelista"/>
        <w:numPr>
          <w:ilvl w:val="0"/>
          <w:numId w:val="5"/>
        </w:numPr>
      </w:pPr>
      <w:r>
        <w:t>Número de habitantes por provincia.</w:t>
      </w:r>
    </w:p>
    <w:p w14:paraId="3D7DD67C" w14:textId="77777777" w:rsidR="00766C89" w:rsidRDefault="00766C89" w:rsidP="00766C89">
      <w:pPr>
        <w:pStyle w:val="Prrafodelista"/>
        <w:ind w:left="1117" w:firstLine="0"/>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73AFB33" w:rsidR="00AF51E7" w:rsidRDefault="00AF51E7" w:rsidP="00D43039">
      <w:pPr>
        <w:pStyle w:val="Prrafodelista"/>
        <w:numPr>
          <w:ilvl w:val="0"/>
          <w:numId w:val="5"/>
        </w:numPr>
      </w:pPr>
      <w:r>
        <w:t>Fechas en las que se ha llamado más al 112.</w:t>
      </w:r>
    </w:p>
    <w:p w14:paraId="4FE9336E" w14:textId="77777777" w:rsidR="00290497" w:rsidRDefault="00290497" w:rsidP="00290497">
      <w:pPr>
        <w:pStyle w:val="Prrafodelista"/>
      </w:pPr>
    </w:p>
    <w:p w14:paraId="77749E48" w14:textId="44D8B0D5" w:rsidR="00290497" w:rsidRDefault="00290497" w:rsidP="00D43039">
      <w:pPr>
        <w:pStyle w:val="Prrafodelista"/>
        <w:numPr>
          <w:ilvl w:val="0"/>
          <w:numId w:val="5"/>
        </w:numPr>
      </w:pPr>
      <w:r>
        <w:t xml:space="preserve">Evolución </w:t>
      </w:r>
      <w:r w:rsidR="001F2A30">
        <w:t>del</w:t>
      </w:r>
      <w:r>
        <w:t xml:space="preserve"> porcentaje movilidad de la población durante el estado de alarma.</w:t>
      </w:r>
    </w:p>
    <w:p w14:paraId="0C785CDA" w14:textId="77777777" w:rsidR="00290497" w:rsidRDefault="00290497" w:rsidP="00290497">
      <w:pPr>
        <w:pStyle w:val="Prrafodelista"/>
      </w:pPr>
    </w:p>
    <w:p w14:paraId="27A74BFB" w14:textId="488DE2BE" w:rsidR="00060C1E" w:rsidRDefault="008D73DC" w:rsidP="006A1F24">
      <w:pPr>
        <w:pStyle w:val="Prrafodelista"/>
        <w:numPr>
          <w:ilvl w:val="0"/>
          <w:numId w:val="5"/>
        </w:numPr>
      </w:pPr>
      <w:r>
        <w:t>Media</w:t>
      </w:r>
      <w:r w:rsidR="00290497">
        <w:t xml:space="preserve"> porcentaje</w:t>
      </w:r>
      <w:r w:rsidR="00F371CF">
        <w:t xml:space="preserve"> por mes</w:t>
      </w:r>
      <w:r w:rsidR="00290497">
        <w:t xml:space="preserve"> de movilidad de la población</w:t>
      </w:r>
      <w:r w:rsidR="005F0E9C">
        <w:t xml:space="preserve"> por provincia</w:t>
      </w:r>
      <w:r w:rsidR="00290497">
        <w:t xml:space="preserve"> durante el estado de alarm</w:t>
      </w:r>
      <w:r w:rsidR="005F0E9C">
        <w:t>a</w:t>
      </w:r>
      <w:r w:rsidR="00290497">
        <w:t>.</w:t>
      </w:r>
    </w:p>
    <w:p w14:paraId="008EE5FD" w14:textId="77777777" w:rsidR="006A1F24" w:rsidRDefault="006A1F24" w:rsidP="006A1F24">
      <w:pPr>
        <w:pStyle w:val="Prrafodelista"/>
        <w:ind w:left="1117" w:firstLine="0"/>
      </w:pPr>
    </w:p>
    <w:p w14:paraId="6EA4142F" w14:textId="141D687B" w:rsidR="00060C1E" w:rsidRDefault="005C3D24" w:rsidP="00D43039">
      <w:pPr>
        <w:pStyle w:val="Prrafodelista"/>
        <w:numPr>
          <w:ilvl w:val="0"/>
          <w:numId w:val="5"/>
        </w:numPr>
      </w:pPr>
      <w:r>
        <w:t>P</w:t>
      </w:r>
      <w:r w:rsidR="00060C1E">
        <w:t>orcentaje de población a nivel nacional que evitaba aglomeraciones por edad.</w:t>
      </w:r>
    </w:p>
    <w:p w14:paraId="47893ABF" w14:textId="77777777" w:rsidR="0030444C" w:rsidRDefault="0030444C" w:rsidP="0030444C">
      <w:pPr>
        <w:pStyle w:val="Prrafodelista"/>
      </w:pPr>
    </w:p>
    <w:p w14:paraId="15217471" w14:textId="64AC5684" w:rsidR="008056C0" w:rsidRDefault="00390D30" w:rsidP="00C920F4">
      <w:pPr>
        <w:pStyle w:val="Prrafodelista"/>
        <w:numPr>
          <w:ilvl w:val="0"/>
          <w:numId w:val="5"/>
        </w:numPr>
      </w:pPr>
      <w:r>
        <w:t>M</w:t>
      </w:r>
      <w:r w:rsidR="00711881">
        <w:t>áximo porcentaje de la población que evitaba las aglomeraciones</w:t>
      </w:r>
      <w:r w:rsidR="001A1E42">
        <w:t>.</w:t>
      </w:r>
    </w:p>
    <w:p w14:paraId="693443FF" w14:textId="0EEDB9FA" w:rsidR="008056C0" w:rsidRDefault="008056C0" w:rsidP="008056C0">
      <w:pPr>
        <w:pStyle w:val="Ttulo2"/>
      </w:pPr>
      <w:bookmarkStart w:id="11" w:name="_Toc68783630"/>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783631"/>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lastRenderedPageBreak/>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proofErr w:type="spellStart"/>
            <w:r>
              <w:t>Number</w:t>
            </w:r>
            <w:proofErr w:type="spellEnd"/>
          </w:p>
        </w:tc>
        <w:tc>
          <w:tcPr>
            <w:tcW w:w="2832" w:type="dxa"/>
          </w:tcPr>
          <w:p w14:paraId="0FE55FFC" w14:textId="412E17B2" w:rsidR="009D67AC" w:rsidRDefault="009D67AC" w:rsidP="00156378">
            <w:pPr>
              <w:keepNext/>
              <w:ind w:firstLine="0"/>
            </w:pPr>
            <w:r>
              <w:t>15,15</w:t>
            </w:r>
          </w:p>
        </w:tc>
      </w:tr>
    </w:tbl>
    <w:p w14:paraId="0969362B" w14:textId="53F1B1A3" w:rsidR="009D67AC" w:rsidRDefault="00156378" w:rsidP="00156378">
      <w:pPr>
        <w:pStyle w:val="Descripcin"/>
        <w:jc w:val="center"/>
      </w:pPr>
      <w:bookmarkStart w:id="13" w:name="_Toc68783639"/>
      <w:r>
        <w:t xml:space="preserve">Tabla </w:t>
      </w:r>
      <w:r w:rsidR="00C13B1C">
        <w:fldChar w:fldCharType="begin"/>
      </w:r>
      <w:r w:rsidR="00C13B1C">
        <w:instrText xml:space="preserve"> SEQ Tabla \* ARABIC </w:instrText>
      </w:r>
      <w:r w:rsidR="00C13B1C">
        <w:fldChar w:fldCharType="separate"/>
      </w:r>
      <w:r w:rsidR="002733B2">
        <w:rPr>
          <w:noProof/>
        </w:rPr>
        <w:t>2</w:t>
      </w:r>
      <w:r w:rsidR="00C13B1C">
        <w:fldChar w:fldCharType="end"/>
      </w:r>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proofErr w:type="spellStart"/>
            <w:r>
              <w:t>Number</w:t>
            </w:r>
            <w:proofErr w:type="spellEnd"/>
          </w:p>
        </w:tc>
        <w:tc>
          <w:tcPr>
            <w:tcW w:w="2832" w:type="dxa"/>
          </w:tcPr>
          <w:p w14:paraId="1BC3E317" w14:textId="6C765BD9" w:rsidR="00921271" w:rsidRDefault="0019380B" w:rsidP="0019380B">
            <w:pPr>
              <w:keepNext/>
              <w:ind w:firstLine="0"/>
            </w:pPr>
            <w:r>
              <w:t>389.830</w:t>
            </w:r>
          </w:p>
        </w:tc>
      </w:tr>
    </w:tbl>
    <w:p w14:paraId="12AD2C37" w14:textId="035AFE12" w:rsidR="005B2A8F" w:rsidRDefault="0019380B" w:rsidP="0019380B">
      <w:pPr>
        <w:pStyle w:val="Descripcin"/>
        <w:jc w:val="center"/>
      </w:pPr>
      <w:bookmarkStart w:id="14" w:name="_Toc68783640"/>
      <w:r>
        <w:t xml:space="preserve">Tabla </w:t>
      </w:r>
      <w:r w:rsidR="00C13B1C">
        <w:fldChar w:fldCharType="begin"/>
      </w:r>
      <w:r w:rsidR="00C13B1C">
        <w:instrText xml:space="preserve"> SEQ Tabla \* ARABIC </w:instrText>
      </w:r>
      <w:r w:rsidR="00C13B1C">
        <w:fldChar w:fldCharType="separate"/>
      </w:r>
      <w:r w:rsidR="002733B2">
        <w:rPr>
          <w:noProof/>
        </w:rPr>
        <w:t>3</w:t>
      </w:r>
      <w:r w:rsidR="00C13B1C">
        <w:fldChar w:fldCharType="end"/>
      </w:r>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783632"/>
      <w:r>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w:t>
      </w:r>
      <w:proofErr w:type="spellStart"/>
      <w:r>
        <w:t>Datos_tratado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lastRenderedPageBreak/>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proofErr w:type="spellStart"/>
            <w:r>
              <w:t>Number</w:t>
            </w:r>
            <w:proofErr w:type="spellEnd"/>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proofErr w:type="spellStart"/>
            <w:r>
              <w:t>Number</w:t>
            </w:r>
            <w:proofErr w:type="spellEnd"/>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proofErr w:type="spellStart"/>
            <w:r>
              <w:t>Number</w:t>
            </w:r>
            <w:proofErr w:type="spellEnd"/>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proofErr w:type="spellStart"/>
            <w:r>
              <w:t>Number</w:t>
            </w:r>
            <w:proofErr w:type="spellEnd"/>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proofErr w:type="spellStart"/>
            <w:r>
              <w:t>Number</w:t>
            </w:r>
            <w:proofErr w:type="spellEnd"/>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proofErr w:type="spellStart"/>
            <w:r>
              <w:t>Number</w:t>
            </w:r>
            <w:proofErr w:type="spellEnd"/>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proofErr w:type="spellStart"/>
            <w:r>
              <w:t>Number</w:t>
            </w:r>
            <w:proofErr w:type="spellEnd"/>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proofErr w:type="spellStart"/>
            <w:r>
              <w:t>Number</w:t>
            </w:r>
            <w:proofErr w:type="spellEnd"/>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28268D94" w:rsidR="002D5F4C" w:rsidRDefault="00DE58E6" w:rsidP="00DE58E6">
      <w:pPr>
        <w:pStyle w:val="Descripcin"/>
        <w:jc w:val="center"/>
      </w:pPr>
      <w:bookmarkStart w:id="16" w:name="_Toc68783641"/>
      <w:r>
        <w:t xml:space="preserve">Tabla </w:t>
      </w:r>
      <w:r w:rsidR="00C13B1C">
        <w:fldChar w:fldCharType="begin"/>
      </w:r>
      <w:r w:rsidR="00C13B1C">
        <w:instrText xml:space="preserve"> SEQ Tabla \* ARABIC </w:instrText>
      </w:r>
      <w:r w:rsidR="00C13B1C">
        <w:fldChar w:fldCharType="separate"/>
      </w:r>
      <w:r w:rsidR="002733B2">
        <w:rPr>
          <w:noProof/>
        </w:rPr>
        <w:t>4</w:t>
      </w:r>
      <w:r w:rsidR="00C13B1C">
        <w:fldChar w:fldCharType="end"/>
      </w:r>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w:t>
      </w:r>
      <w:proofErr w:type="spellStart"/>
      <w:r>
        <w:t>Datos_provincia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lastRenderedPageBreak/>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proofErr w:type="spellStart"/>
            <w:r>
              <w:t>Number</w:t>
            </w:r>
            <w:proofErr w:type="spellEnd"/>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proofErr w:type="spellStart"/>
            <w:r>
              <w:t>Number</w:t>
            </w:r>
            <w:proofErr w:type="spellEnd"/>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proofErr w:type="spellStart"/>
            <w:r>
              <w:t>Number</w:t>
            </w:r>
            <w:proofErr w:type="spellEnd"/>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proofErr w:type="spellStart"/>
            <w:r>
              <w:t>Number</w:t>
            </w:r>
            <w:proofErr w:type="spellEnd"/>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proofErr w:type="spellStart"/>
            <w:r>
              <w:t>Number</w:t>
            </w:r>
            <w:proofErr w:type="spellEnd"/>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proofErr w:type="spellStart"/>
            <w:r>
              <w:t>Number</w:t>
            </w:r>
            <w:proofErr w:type="spellEnd"/>
          </w:p>
        </w:tc>
        <w:tc>
          <w:tcPr>
            <w:tcW w:w="2832" w:type="dxa"/>
          </w:tcPr>
          <w:p w14:paraId="73FE60E8" w14:textId="474DB034" w:rsidR="002C0C20" w:rsidRDefault="00010E62" w:rsidP="00010E62">
            <w:pPr>
              <w:keepNext/>
              <w:ind w:firstLine="0"/>
            </w:pPr>
            <w:r>
              <w:t>51,13</w:t>
            </w:r>
          </w:p>
        </w:tc>
      </w:tr>
    </w:tbl>
    <w:p w14:paraId="790FF263" w14:textId="53D5796E" w:rsidR="00B07B8F" w:rsidRDefault="00010E62" w:rsidP="00010E62">
      <w:pPr>
        <w:pStyle w:val="Descripcin"/>
        <w:jc w:val="center"/>
      </w:pPr>
      <w:bookmarkStart w:id="17" w:name="_Toc68783642"/>
      <w:r>
        <w:t xml:space="preserve">Tabla </w:t>
      </w:r>
      <w:r w:rsidR="00C13B1C">
        <w:fldChar w:fldCharType="begin"/>
      </w:r>
      <w:r w:rsidR="00C13B1C">
        <w:instrText xml:space="preserve"> SEQ Tabla \* ARABIC </w:instrText>
      </w:r>
      <w:r w:rsidR="00C13B1C">
        <w:fldChar w:fldCharType="separate"/>
      </w:r>
      <w:r w:rsidR="002733B2">
        <w:rPr>
          <w:noProof/>
        </w:rPr>
        <w:t>5</w:t>
      </w:r>
      <w:r w:rsidR="00C13B1C">
        <w:fldChar w:fldCharType="end"/>
      </w:r>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783633"/>
      <w:r>
        <w:t>Fichero</w:t>
      </w:r>
      <w:r w:rsidR="009F74DC">
        <w:t>s</w:t>
      </w:r>
      <w:r>
        <w:t xml:space="preserve"> XML</w:t>
      </w:r>
      <w:bookmarkEnd w:id="18"/>
    </w:p>
    <w:p w14:paraId="01AE5839" w14:textId="77777777" w:rsidR="009F74DC" w:rsidRDefault="009F74DC" w:rsidP="009F74DC">
      <w:proofErr w:type="spellStart"/>
      <w:r>
        <w:rPr>
          <w:b/>
          <w:bCs/>
        </w:rPr>
        <w:t>r</w:t>
      </w:r>
      <w:r w:rsidRPr="009F74DC">
        <w:rPr>
          <w:b/>
          <w:bCs/>
        </w:rPr>
        <w:t>ows</w:t>
      </w:r>
      <w:proofErr w:type="spellEnd"/>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proofErr w:type="spellStart"/>
            <w:r w:rsidRPr="00DF69EF">
              <w:t>Any</w:t>
            </w:r>
            <w:proofErr w:type="spellEnd"/>
          </w:p>
        </w:tc>
        <w:tc>
          <w:tcPr>
            <w:tcW w:w="2831" w:type="dxa"/>
          </w:tcPr>
          <w:p w14:paraId="7F657828" w14:textId="2445F6ED" w:rsidR="009F74DC" w:rsidRPr="00DF69EF" w:rsidRDefault="00DF69EF" w:rsidP="009F74DC">
            <w:pPr>
              <w:ind w:firstLine="0"/>
            </w:pPr>
            <w:proofErr w:type="spellStart"/>
            <w:r>
              <w:t>Number</w:t>
            </w:r>
            <w:proofErr w:type="spellEnd"/>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t>Mes</w:t>
            </w:r>
          </w:p>
        </w:tc>
        <w:tc>
          <w:tcPr>
            <w:tcW w:w="2831" w:type="dxa"/>
          </w:tcPr>
          <w:p w14:paraId="61F9CF1D" w14:textId="06C42F59" w:rsidR="009F74DC" w:rsidRPr="00DF69EF" w:rsidRDefault="00DF69EF" w:rsidP="009F74DC">
            <w:pPr>
              <w:ind w:firstLine="0"/>
            </w:pPr>
            <w:proofErr w:type="spellStart"/>
            <w:r>
              <w:t>Number</w:t>
            </w:r>
            <w:proofErr w:type="spellEnd"/>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proofErr w:type="spellStart"/>
            <w:r w:rsidRPr="00DF69EF">
              <w:lastRenderedPageBreak/>
              <w:t>Municipi</w:t>
            </w:r>
            <w:proofErr w:type="spellEnd"/>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proofErr w:type="spellStart"/>
            <w:r w:rsidRPr="00DF69EF">
              <w:t>Tipus</w:t>
            </w:r>
            <w:proofErr w:type="spellEnd"/>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proofErr w:type="spellStart"/>
            <w:r>
              <w:t>Seguretat</w:t>
            </w:r>
            <w:proofErr w:type="spellEnd"/>
          </w:p>
        </w:tc>
      </w:tr>
      <w:tr w:rsidR="009F74DC" w14:paraId="06F3D561" w14:textId="77777777" w:rsidTr="005C051A">
        <w:tc>
          <w:tcPr>
            <w:tcW w:w="2831" w:type="dxa"/>
          </w:tcPr>
          <w:p w14:paraId="74A4594B" w14:textId="51EAAE1F" w:rsidR="009F74DC" w:rsidRPr="00DF69EF" w:rsidRDefault="00DF69EF" w:rsidP="009F74DC">
            <w:pPr>
              <w:ind w:firstLine="0"/>
            </w:pPr>
            <w:proofErr w:type="spellStart"/>
            <w:r w:rsidRPr="00DF69EF">
              <w:t>trucades</w:t>
            </w:r>
            <w:proofErr w:type="spellEnd"/>
          </w:p>
        </w:tc>
        <w:tc>
          <w:tcPr>
            <w:tcW w:w="2831" w:type="dxa"/>
          </w:tcPr>
          <w:p w14:paraId="60029B37" w14:textId="4F1ED266" w:rsidR="009F74DC" w:rsidRPr="00DF69EF" w:rsidRDefault="00DF69EF" w:rsidP="009F74DC">
            <w:pPr>
              <w:ind w:firstLine="0"/>
            </w:pPr>
            <w:proofErr w:type="spellStart"/>
            <w:r>
              <w:t>Number</w:t>
            </w:r>
            <w:proofErr w:type="spellEnd"/>
          </w:p>
        </w:tc>
        <w:tc>
          <w:tcPr>
            <w:tcW w:w="2832" w:type="dxa"/>
          </w:tcPr>
          <w:p w14:paraId="5F096851" w14:textId="5D2369D9" w:rsidR="009F74DC" w:rsidRPr="00DF69EF" w:rsidRDefault="00DF69EF" w:rsidP="005C051A">
            <w:pPr>
              <w:keepNext/>
              <w:ind w:firstLine="0"/>
            </w:pPr>
            <w:r>
              <w:t>10</w:t>
            </w:r>
          </w:p>
        </w:tc>
      </w:tr>
    </w:tbl>
    <w:p w14:paraId="748CF0A1" w14:textId="170E0A33" w:rsidR="005C051A" w:rsidRDefault="005C051A" w:rsidP="005C051A">
      <w:pPr>
        <w:pStyle w:val="Descripcin"/>
        <w:jc w:val="center"/>
      </w:pPr>
      <w:bookmarkStart w:id="19" w:name="_Toc68783643"/>
      <w:r>
        <w:t xml:space="preserve">Tabla </w:t>
      </w:r>
      <w:r w:rsidR="00C13B1C">
        <w:fldChar w:fldCharType="begin"/>
      </w:r>
      <w:r w:rsidR="00C13B1C">
        <w:instrText xml:space="preserve"> SEQ Tabla \* ARABIC </w:instrText>
      </w:r>
      <w:r w:rsidR="00C13B1C">
        <w:fldChar w:fldCharType="separate"/>
      </w:r>
      <w:r w:rsidR="002733B2">
        <w:rPr>
          <w:noProof/>
        </w:rPr>
        <w:t>6</w:t>
      </w:r>
      <w:r w:rsidR="00C13B1C">
        <w:fldChar w:fldCharType="end"/>
      </w:r>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783634"/>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t>statistic_id1104235_covid-19_-poblacion-que-evitaba-las-</w:t>
            </w:r>
            <w:r w:rsidRPr="00732F46">
              <w:lastRenderedPageBreak/>
              <w:t>aglomeraciones-segun-edad-en-espana-2020</w:t>
            </w:r>
            <w:r>
              <w:t>.xlsx</w:t>
            </w:r>
          </w:p>
        </w:tc>
        <w:tc>
          <w:tcPr>
            <w:tcW w:w="4247" w:type="dxa"/>
          </w:tcPr>
          <w:p w14:paraId="672F0864" w14:textId="4200DDC0" w:rsidR="00732F46" w:rsidRDefault="00732F46" w:rsidP="00732F46">
            <w:pPr>
              <w:ind w:firstLine="0"/>
            </w:pPr>
            <w:r>
              <w:lastRenderedPageBreak/>
              <w:t>(</w:t>
            </w:r>
            <w:r w:rsidR="00986459">
              <w:t>49</w:t>
            </w:r>
            <w:r>
              <w:t xml:space="preserve"> observaciones + </w:t>
            </w:r>
          </w:p>
          <w:p w14:paraId="1261C464" w14:textId="7EA9B06D" w:rsidR="00732F46" w:rsidRDefault="00732F46" w:rsidP="00732F46">
            <w:pPr>
              <w:ind w:firstLine="0"/>
            </w:pPr>
            <w:r>
              <w:lastRenderedPageBreak/>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lastRenderedPageBreak/>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70886B50" w:rsidR="00AB30E7" w:rsidRDefault="00704CB1" w:rsidP="00704CB1">
      <w:pPr>
        <w:pStyle w:val="Descripcin"/>
        <w:jc w:val="center"/>
      </w:pPr>
      <w:bookmarkStart w:id="21" w:name="_Toc68783644"/>
      <w:r>
        <w:t xml:space="preserve">Tabla </w:t>
      </w:r>
      <w:r w:rsidR="00C13B1C">
        <w:fldChar w:fldCharType="begin"/>
      </w:r>
      <w:r w:rsidR="00C13B1C">
        <w:instrText xml:space="preserve"> SEQ Tabla \* ARABIC </w:instrText>
      </w:r>
      <w:r w:rsidR="00C13B1C">
        <w:fldChar w:fldCharType="separate"/>
      </w:r>
      <w:r w:rsidR="002733B2">
        <w:rPr>
          <w:noProof/>
        </w:rPr>
        <w:t>7</w:t>
      </w:r>
      <w:r w:rsidR="00C13B1C">
        <w:fldChar w:fldCharType="end"/>
      </w:r>
      <w:r>
        <w:t xml:space="preserve"> - Volumetría de los datos.</w:t>
      </w:r>
      <w:bookmarkEnd w:id="21"/>
    </w:p>
    <w:p w14:paraId="69E375F9" w14:textId="28567422" w:rsidR="00704CB1" w:rsidRDefault="002575FD" w:rsidP="002575FD">
      <w:pPr>
        <w:pStyle w:val="Ttulo2"/>
      </w:pPr>
      <w:bookmarkStart w:id="22" w:name="_Toc68783635"/>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lastRenderedPageBreak/>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11A2190B" w:rsidR="00C04C6E" w:rsidRDefault="00C04C6E" w:rsidP="00C04C6E">
      <w:pPr>
        <w:pStyle w:val="Descripcin"/>
        <w:jc w:val="center"/>
      </w:pPr>
      <w:bookmarkStart w:id="23" w:name="_Toc68783645"/>
      <w:r>
        <w:t xml:space="preserve">Tabla </w:t>
      </w:r>
      <w:r w:rsidR="00C13B1C">
        <w:fldChar w:fldCharType="begin"/>
      </w:r>
      <w:r w:rsidR="00C13B1C">
        <w:instrText xml:space="preserve"> SEQ Tabla \* ARABIC </w:instrText>
      </w:r>
      <w:r w:rsidR="00C13B1C">
        <w:fldChar w:fldCharType="separate"/>
      </w:r>
      <w:r w:rsidR="002733B2">
        <w:rPr>
          <w:noProof/>
        </w:rPr>
        <w:t>8</w:t>
      </w:r>
      <w:r w:rsidR="00C13B1C">
        <w:fldChar w:fldCharType="end"/>
      </w:r>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proofErr w:type="spellStart"/>
      <w:r>
        <w:rPr>
          <w:i/>
          <w:iCs/>
        </w:rPr>
        <w:t>staging</w:t>
      </w:r>
      <w:proofErr w:type="spellEnd"/>
      <w:r>
        <w:rPr>
          <w:i/>
          <w:iCs/>
        </w:rPr>
        <w:t xml:space="preserve"> </w:t>
      </w:r>
      <w:proofErr w:type="spellStart"/>
      <w:r>
        <w:rPr>
          <w:i/>
          <w:iCs/>
        </w:rPr>
        <w:t>area</w:t>
      </w:r>
      <w:proofErr w:type="spellEnd"/>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proofErr w:type="spellStart"/>
      <w:r>
        <w:rPr>
          <w:i/>
          <w:iCs/>
        </w:rPr>
        <w:t>staging</w:t>
      </w:r>
      <w:proofErr w:type="spellEnd"/>
      <w:r>
        <w:rPr>
          <w:i/>
          <w:iCs/>
        </w:rPr>
        <w:t xml:space="preserve"> </w:t>
      </w:r>
      <w:proofErr w:type="spellStart"/>
      <w:r>
        <w:rPr>
          <w:i/>
          <w:iCs/>
        </w:rPr>
        <w:t>area</w:t>
      </w:r>
      <w:proofErr w:type="spellEnd"/>
      <w:r>
        <w:rPr>
          <w:i/>
          <w:iCs/>
        </w:rPr>
        <w:t xml:space="preserve">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tendría sentido en nuestra situación, ya que los datos se van a cargar anualmente y no hay un 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w:t>
      </w:r>
      <w:r>
        <w:lastRenderedPageBreak/>
        <w:t xml:space="preserve">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6AD0F91D" w:rsidR="00001E1C" w:rsidRDefault="00001E1C" w:rsidP="00001E1C">
      <w:pPr>
        <w:pStyle w:val="Descripcin"/>
        <w:jc w:val="center"/>
      </w:pPr>
      <w:bookmarkStart w:id="24" w:name="_Toc68783666"/>
      <w:r>
        <w:t xml:space="preserve">Ilustración </w:t>
      </w:r>
      <w:r w:rsidR="00C920F4">
        <w:fldChar w:fldCharType="begin"/>
      </w:r>
      <w:r w:rsidR="00C920F4">
        <w:instrText xml:space="preserve"> SEQ Ilustración \* ARABIC </w:instrText>
      </w:r>
      <w:r w:rsidR="00C920F4">
        <w:fldChar w:fldCharType="separate"/>
      </w:r>
      <w:r w:rsidR="00CA15C5">
        <w:rPr>
          <w:noProof/>
        </w:rPr>
        <w:t>1</w:t>
      </w:r>
      <w:r w:rsidR="00C920F4">
        <w:rPr>
          <w:noProof/>
        </w:rPr>
        <w:fldChar w:fldCharType="end"/>
      </w:r>
      <w:r>
        <w:t xml:space="preserve"> - Arquitectura de la FIC.</w:t>
      </w:r>
      <w:bookmarkEnd w:id="24"/>
    </w:p>
    <w:p w14:paraId="384627B6" w14:textId="673DCD0E" w:rsidR="005A11E4" w:rsidRDefault="00CD71EB" w:rsidP="00E80FB2">
      <w:r>
        <w:t xml:space="preserve">Como podemos apreciar en la anterior ilustración, tenemos un apartado opcional correspondiente al </w:t>
      </w:r>
      <w:proofErr w:type="spellStart"/>
      <w:r>
        <w:rPr>
          <w:i/>
          <w:iCs/>
        </w:rPr>
        <w:t>staging</w:t>
      </w:r>
      <w:proofErr w:type="spellEnd"/>
      <w:r>
        <w:rPr>
          <w:i/>
          <w:iCs/>
        </w:rPr>
        <w:t xml:space="preserve"> </w:t>
      </w:r>
      <w:proofErr w:type="spellStart"/>
      <w:r>
        <w:rPr>
          <w:i/>
          <w:iCs/>
        </w:rPr>
        <w:t>area</w:t>
      </w:r>
      <w:proofErr w:type="spellEnd"/>
      <w:r>
        <w:t xml:space="preserve"> y al almacén corporativo. </w:t>
      </w:r>
      <w:r w:rsidR="002F7D2D">
        <w:t>Esto quiere decir que se podría incluir en la arquitectura de la factoría de información, sin embargo, dado el caso de estudio que se nos ha proporcionado no podemos saber a ciencia cierta el alcance del proyecto.</w:t>
      </w:r>
    </w:p>
    <w:p w14:paraId="48F07AD6" w14:textId="06746633" w:rsidR="002F7D2D" w:rsidRDefault="002F7D2D" w:rsidP="00E80FB2">
      <w:r>
        <w:t>Es por ello que cuánto más sencillo sea el diseño que se ajuste a nuestro caso, más fácil es de ampliar luego las características de nuestro almacén de datos.</w:t>
      </w:r>
      <w:r w:rsidR="00B02E05">
        <w:t xml:space="preserve"> Cabe destacar, que crear </w:t>
      </w:r>
      <w:r w:rsidR="00B02E05">
        <w:rPr>
          <w:i/>
          <w:iCs/>
        </w:rPr>
        <w:t xml:space="preserve">el </w:t>
      </w:r>
      <w:proofErr w:type="spellStart"/>
      <w:r w:rsidR="00B02E05">
        <w:rPr>
          <w:i/>
          <w:iCs/>
        </w:rPr>
        <w:t>stating</w:t>
      </w:r>
      <w:proofErr w:type="spellEnd"/>
      <w:r w:rsidR="00B02E05">
        <w:rPr>
          <w:i/>
          <w:iCs/>
        </w:rPr>
        <w:t xml:space="preserve"> </w:t>
      </w:r>
      <w:proofErr w:type="spellStart"/>
      <w:r w:rsidR="00B02E05">
        <w:rPr>
          <w:i/>
          <w:iCs/>
        </w:rPr>
        <w:t>area</w:t>
      </w:r>
      <w:proofErr w:type="spellEnd"/>
      <w:r w:rsidR="00B02E05">
        <w:t xml:space="preserve"> sería interesante, ya que al tener diferentes fuentes de datos nos permitiría dar una misma estructura</w:t>
      </w:r>
      <w:r w:rsidR="004A4EEA">
        <w:t xml:space="preserve"> de carga inmediata</w:t>
      </w:r>
      <w:r w:rsidR="00B02E05">
        <w:t xml:space="preserve"> a </w:t>
      </w:r>
      <w:r w:rsidR="009D0E8D">
        <w:t>los mismos</w:t>
      </w:r>
      <w:r w:rsidR="004A4EEA">
        <w:t>.</w:t>
      </w:r>
    </w:p>
    <w:p w14:paraId="6E6B1AF2" w14:textId="303A5BC3" w:rsidR="001D6CF3" w:rsidRDefault="001D6CF3" w:rsidP="00E80FB2">
      <w:r>
        <w:t xml:space="preserve">Para terminar, tal y como podemos apreciar solo hay un almacén departamental, se ha considerado que </w:t>
      </w:r>
      <w:r w:rsidR="00465D8A">
        <w:t>e</w:t>
      </w:r>
      <w:r>
        <w:t xml:space="preserve">sta era la mejor opción, ya que no queda bien definido según el enunciado el cómo está formada la organización y cuál es el alcance del proyecto de forma detallada. Además, aunque los ficheros fuente proporcionan información diferente, todos están enfocados en la misma área temática, es decir, el análisis del impacto del </w:t>
      </w:r>
      <w:r>
        <w:rPr>
          <w:i/>
          <w:iCs/>
        </w:rPr>
        <w:t>COVID-19</w:t>
      </w:r>
      <w:r>
        <w:t>.</w:t>
      </w:r>
    </w:p>
    <w:p w14:paraId="49DF13E4" w14:textId="585A5B57" w:rsidR="009E74D7" w:rsidRDefault="009E74D7" w:rsidP="009E74D7">
      <w:pPr>
        <w:pStyle w:val="Ttulo2"/>
      </w:pPr>
      <w:bookmarkStart w:id="25" w:name="_Toc68783636"/>
      <w:r>
        <w:t>Diseño del modelo conceptual, lógico y físico del almacén de datos.</w:t>
      </w:r>
      <w:bookmarkEnd w:id="25"/>
    </w:p>
    <w:p w14:paraId="1D6EFD03" w14:textId="5899D8D4" w:rsidR="009E74D7" w:rsidRDefault="009E74D7" w:rsidP="009E74D7">
      <w:r>
        <w:t xml:space="preserve">Para poder realizar un buen diseño del modelo multidimensional, tenemos que definir correctamente el modelo conceptual, lógico y físico de nuestro </w:t>
      </w:r>
      <w:r>
        <w:rPr>
          <w:i/>
          <w:iCs/>
        </w:rPr>
        <w:t>data warehouse</w:t>
      </w:r>
      <w:r>
        <w:t>.</w:t>
      </w:r>
    </w:p>
    <w:p w14:paraId="21201D60" w14:textId="73AE8F3C" w:rsidR="009E74D7" w:rsidRDefault="009E74D7" w:rsidP="009E74D7">
      <w:r>
        <w:t>Esto lo realizamos definiendo los hechos que tenemos en nuestro caso de estudio, para ello observamos las necesidades que tienen los usuarios potenciales, las fuentes de datos y los requisitos que hemos definidos en el análisis de los requerimientos. Tras todo ello hemos identificado los siguientes hechos:</w:t>
      </w:r>
    </w:p>
    <w:p w14:paraId="47506E91" w14:textId="1DBDA305" w:rsidR="009E74D7" w:rsidRDefault="009E74D7" w:rsidP="009E74D7">
      <w:pPr>
        <w:pStyle w:val="Prrafodelista"/>
        <w:numPr>
          <w:ilvl w:val="0"/>
          <w:numId w:val="8"/>
        </w:numPr>
      </w:pPr>
      <w:r>
        <w:lastRenderedPageBreak/>
        <w:t>Las infracciones/desobediencias que se produjeron durante el estado de emergencia sanitaria en el País Vasco.</w:t>
      </w:r>
    </w:p>
    <w:p w14:paraId="0FB5C3B4" w14:textId="77777777" w:rsidR="009E74D7" w:rsidRDefault="009E74D7" w:rsidP="009E74D7">
      <w:pPr>
        <w:pStyle w:val="Prrafodelista"/>
        <w:ind w:left="1117" w:firstLine="0"/>
      </w:pPr>
    </w:p>
    <w:p w14:paraId="3D78C1C0" w14:textId="116545AE" w:rsidR="009E74D7" w:rsidRDefault="009E74D7" w:rsidP="009E74D7">
      <w:pPr>
        <w:pStyle w:val="Prrafodelista"/>
        <w:numPr>
          <w:ilvl w:val="0"/>
          <w:numId w:val="8"/>
        </w:numPr>
      </w:pPr>
      <w:r>
        <w:t>La gestión de las llamadas al 112 en Cataluña.</w:t>
      </w:r>
    </w:p>
    <w:p w14:paraId="24FABFBC" w14:textId="77777777" w:rsidR="00A436CE" w:rsidRDefault="00A436CE" w:rsidP="00A436CE">
      <w:pPr>
        <w:pStyle w:val="Prrafodelista"/>
      </w:pPr>
    </w:p>
    <w:p w14:paraId="752EF1AF" w14:textId="558EFC27" w:rsidR="00A436CE" w:rsidRDefault="00A436CE" w:rsidP="009E74D7">
      <w:pPr>
        <w:pStyle w:val="Prrafodelista"/>
        <w:numPr>
          <w:ilvl w:val="0"/>
          <w:numId w:val="8"/>
        </w:numPr>
      </w:pPr>
      <w:r>
        <w:t>La población determinada por su provincia.</w:t>
      </w:r>
    </w:p>
    <w:p w14:paraId="59232713" w14:textId="77777777" w:rsidR="009E74D7" w:rsidRDefault="009E74D7" w:rsidP="009E74D7">
      <w:pPr>
        <w:pStyle w:val="Prrafodelista"/>
      </w:pPr>
    </w:p>
    <w:p w14:paraId="74D2E188" w14:textId="7E6E14F9" w:rsidR="009E74D7" w:rsidRDefault="00A436CE" w:rsidP="009E74D7">
      <w:pPr>
        <w:pStyle w:val="Prrafodelista"/>
        <w:numPr>
          <w:ilvl w:val="0"/>
          <w:numId w:val="8"/>
        </w:numPr>
      </w:pPr>
      <w:r>
        <w:t>La gestión de la movilidad de la población.</w:t>
      </w:r>
    </w:p>
    <w:p w14:paraId="60279329" w14:textId="3E17CB37" w:rsidR="00C97547" w:rsidRDefault="00C97547" w:rsidP="00C97547">
      <w:r>
        <w:t>Todos estos hechos están basados en una serie de necesidades:</w:t>
      </w:r>
    </w:p>
    <w:p w14:paraId="2A376DCC" w14:textId="77777777" w:rsidR="00C97547" w:rsidRDefault="00C97547" w:rsidP="00C97547">
      <w:pPr>
        <w:pStyle w:val="Prrafodelista"/>
        <w:numPr>
          <w:ilvl w:val="0"/>
          <w:numId w:val="9"/>
        </w:numPr>
      </w:pPr>
      <w:r>
        <w:t>Análisis de las llamadas al 112, según su tipología y ámbito geográfico.</w:t>
      </w:r>
    </w:p>
    <w:p w14:paraId="2F8C5DF4" w14:textId="77777777" w:rsidR="00C97547" w:rsidRDefault="00C97547" w:rsidP="00C97547">
      <w:pPr>
        <w:pStyle w:val="Prrafodelista"/>
        <w:ind w:left="1117" w:firstLine="0"/>
      </w:pPr>
    </w:p>
    <w:p w14:paraId="4F60D540" w14:textId="7FEE7E4B" w:rsidR="00C97547" w:rsidRDefault="00C97547" w:rsidP="00C97547">
      <w:pPr>
        <w:pStyle w:val="Prrafodelista"/>
        <w:numPr>
          <w:ilvl w:val="0"/>
          <w:numId w:val="9"/>
        </w:numPr>
      </w:pPr>
      <w:r>
        <w:t>El análisis temporal de las infracciones/desobediencias en el País Vasco, según la provincia y el tipo de policía.</w:t>
      </w:r>
    </w:p>
    <w:p w14:paraId="2EE12DA5" w14:textId="77777777" w:rsidR="00C97547" w:rsidRDefault="00C97547" w:rsidP="00C97547">
      <w:pPr>
        <w:pStyle w:val="Prrafodelista"/>
      </w:pPr>
    </w:p>
    <w:p w14:paraId="2A9846CF" w14:textId="3324F9E3" w:rsidR="00C97547" w:rsidRDefault="00C97547" w:rsidP="00C97547">
      <w:pPr>
        <w:pStyle w:val="Prrafodelista"/>
        <w:numPr>
          <w:ilvl w:val="0"/>
          <w:numId w:val="9"/>
        </w:numPr>
      </w:pPr>
      <w:r>
        <w:t>Análisis de la población por provincia.</w:t>
      </w:r>
    </w:p>
    <w:p w14:paraId="29491C05" w14:textId="77777777" w:rsidR="00C97547" w:rsidRDefault="00C97547" w:rsidP="00C97547">
      <w:pPr>
        <w:pStyle w:val="Prrafodelista"/>
      </w:pPr>
    </w:p>
    <w:p w14:paraId="2C93484A" w14:textId="425A3F33" w:rsidR="00C97547" w:rsidRDefault="00C97547" w:rsidP="00C97547">
      <w:pPr>
        <w:pStyle w:val="Prrafodelista"/>
        <w:numPr>
          <w:ilvl w:val="0"/>
          <w:numId w:val="9"/>
        </w:numPr>
      </w:pPr>
      <w:r>
        <w:t>Evolución del porcentaje de movilidad durante el estado de alarma, según la provincia.</w:t>
      </w:r>
    </w:p>
    <w:p w14:paraId="28B99DBE" w14:textId="77777777" w:rsidR="00C97547" w:rsidRDefault="00C97547" w:rsidP="00C97547">
      <w:pPr>
        <w:pStyle w:val="Prrafodelista"/>
      </w:pPr>
    </w:p>
    <w:p w14:paraId="4A548D32" w14:textId="26F6593C" w:rsidR="00C97547" w:rsidRPr="009E74D7" w:rsidRDefault="00DE26AB" w:rsidP="00C97547">
      <w:pPr>
        <w:pStyle w:val="Prrafodelista"/>
        <w:numPr>
          <w:ilvl w:val="0"/>
          <w:numId w:val="9"/>
        </w:numPr>
      </w:pPr>
      <w:r>
        <w:t>Análisis</w:t>
      </w:r>
      <w:r w:rsidR="00C97547">
        <w:t xml:space="preserve"> del porcentaje de población que evitaba aglomeraciones, según la provincia.</w:t>
      </w:r>
    </w:p>
    <w:p w14:paraId="46C71BD4" w14:textId="37C5DAF5" w:rsidR="009E74D7" w:rsidRDefault="009E74D7" w:rsidP="009E74D7">
      <w:pPr>
        <w:pStyle w:val="Ttulo4"/>
        <w:ind w:firstLine="0"/>
      </w:pPr>
      <w:r>
        <w:t>Diseño conceptual</w:t>
      </w:r>
    </w:p>
    <w:p w14:paraId="3C6DB8E1" w14:textId="1B001BD9" w:rsidR="009E74D7" w:rsidRDefault="0036108C" w:rsidP="0036108C">
      <w:r>
        <w:t xml:space="preserve">Una vez que ya tenemos claro las necesidades que tiene nuestro sistema, vamos a desarrollar cada modelo para satisfacer </w:t>
      </w:r>
      <w:r w:rsidR="000F7B0B">
        <w:t>las mismas</w:t>
      </w:r>
      <w:r>
        <w:t>.</w:t>
      </w:r>
      <w:r w:rsidR="00BB4BD0">
        <w:t xml:space="preserve"> Mencionar que las estrellas que se van a definir a continuación, posteriormente se podría unir unas con otras</w:t>
      </w:r>
      <w:r w:rsidR="00B60F18">
        <w:t xml:space="preserve"> para realizar determinadas operaciones</w:t>
      </w:r>
      <w:r w:rsidR="00BB4BD0">
        <w:t>, pero tal y como se ha definido en la práctica, se busca el diseño más simple y que mejor represente las necesidades</w:t>
      </w:r>
      <w:r w:rsidR="00C54844">
        <w:t xml:space="preserve"> y requerimientos definidos</w:t>
      </w:r>
      <w:r w:rsidR="00BB4BD0">
        <w:t>.</w:t>
      </w:r>
    </w:p>
    <w:p w14:paraId="16B57CBE" w14:textId="7A215455" w:rsidR="000F7B0B" w:rsidRDefault="00256E9C" w:rsidP="0036108C">
      <w:r>
        <w:t>La gestión de las llamadas al 112 determina la primera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56E9C" w14:paraId="71F0723F" w14:textId="77777777" w:rsidTr="001C5BFC">
        <w:tc>
          <w:tcPr>
            <w:tcW w:w="4247" w:type="dxa"/>
          </w:tcPr>
          <w:p w14:paraId="72736761" w14:textId="0B1EFC64" w:rsidR="00256E9C" w:rsidRPr="00256E9C" w:rsidRDefault="00256E9C" w:rsidP="00256E9C">
            <w:pPr>
              <w:ind w:firstLine="0"/>
              <w:jc w:val="center"/>
              <w:rPr>
                <w:b/>
                <w:bCs/>
              </w:rPr>
            </w:pPr>
            <w:r w:rsidRPr="00256E9C">
              <w:rPr>
                <w:b/>
                <w:bCs/>
              </w:rPr>
              <w:t>Hecho</w:t>
            </w:r>
          </w:p>
        </w:tc>
        <w:tc>
          <w:tcPr>
            <w:tcW w:w="4247" w:type="dxa"/>
          </w:tcPr>
          <w:p w14:paraId="5051ECA6" w14:textId="079AE0F4" w:rsidR="00256E9C" w:rsidRPr="00256E9C" w:rsidRDefault="00256E9C" w:rsidP="00256E9C">
            <w:pPr>
              <w:ind w:firstLine="0"/>
              <w:jc w:val="center"/>
              <w:rPr>
                <w:b/>
                <w:bCs/>
              </w:rPr>
            </w:pPr>
            <w:r w:rsidRPr="00256E9C">
              <w:rPr>
                <w:b/>
                <w:bCs/>
              </w:rPr>
              <w:t>Descripción</w:t>
            </w:r>
          </w:p>
        </w:tc>
      </w:tr>
      <w:tr w:rsidR="00256E9C" w14:paraId="5D30E785" w14:textId="77777777" w:rsidTr="001C5BFC">
        <w:tc>
          <w:tcPr>
            <w:tcW w:w="4247" w:type="dxa"/>
          </w:tcPr>
          <w:p w14:paraId="305BC1D7" w14:textId="548354AA" w:rsidR="00256E9C" w:rsidRDefault="00256E9C" w:rsidP="0036108C">
            <w:pPr>
              <w:ind w:firstLine="0"/>
            </w:pPr>
            <w:r>
              <w:t>Fact_Llamadas112</w:t>
            </w:r>
          </w:p>
        </w:tc>
        <w:tc>
          <w:tcPr>
            <w:tcW w:w="4247" w:type="dxa"/>
          </w:tcPr>
          <w:p w14:paraId="4B281EC2" w14:textId="745D447A" w:rsidR="00256E9C" w:rsidRDefault="00256E9C" w:rsidP="001C5BFC">
            <w:pPr>
              <w:keepNext/>
              <w:ind w:firstLine="0"/>
            </w:pPr>
            <w:r>
              <w:t>Gestión de las llamadas al 112</w:t>
            </w:r>
            <w:r w:rsidR="001C5BFC">
              <w:t>.</w:t>
            </w:r>
          </w:p>
        </w:tc>
      </w:tr>
    </w:tbl>
    <w:p w14:paraId="6BAD3FA8" w14:textId="677135C0" w:rsidR="00256E9C" w:rsidRDefault="001C5BFC" w:rsidP="001C5BFC">
      <w:pPr>
        <w:pStyle w:val="Descripcin"/>
        <w:jc w:val="center"/>
      </w:pPr>
      <w:bookmarkStart w:id="26" w:name="_Toc68783646"/>
      <w:r>
        <w:t xml:space="preserve">Tabla </w:t>
      </w:r>
      <w:r w:rsidR="00C13B1C">
        <w:fldChar w:fldCharType="begin"/>
      </w:r>
      <w:r w:rsidR="00C13B1C">
        <w:instrText xml:space="preserve"> SEQ Tabla \* ARABIC </w:instrText>
      </w:r>
      <w:r w:rsidR="00C13B1C">
        <w:fldChar w:fldCharType="separate"/>
      </w:r>
      <w:r w:rsidR="002733B2">
        <w:rPr>
          <w:noProof/>
        </w:rPr>
        <w:t>9</w:t>
      </w:r>
      <w:r w:rsidR="00C13B1C">
        <w:fldChar w:fldCharType="end"/>
      </w:r>
      <w:r>
        <w:t xml:space="preserve"> - Tabla de Hechos para la gestión de llamadas al 112.</w:t>
      </w:r>
      <w:bookmarkEnd w:id="26"/>
    </w:p>
    <w:p w14:paraId="372C231F" w14:textId="36114822" w:rsidR="001C5BFC" w:rsidRDefault="001C5BFC" w:rsidP="001C5BFC">
      <w:r>
        <w:t>Esta tabl</w:t>
      </w:r>
      <w:r w:rsidR="0001008A">
        <w:t>a</w:t>
      </w:r>
      <w:r>
        <w:t xml:space="preserve"> de hechos, además de tener la métrica número de llamadas al 112 según su tipología y ámbito geográfico, se podrá tener acceso al recuento de llamadas diarias.</w:t>
      </w:r>
    </w:p>
    <w:p w14:paraId="65BAFE2E" w14:textId="13719E4B" w:rsidR="001C5BFC" w:rsidRDefault="001C5BFC" w:rsidP="001C5BFC">
      <w:r>
        <w:t>En la siguiente tabla observamos las dimensiones para satisfacer est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C5BFC" w14:paraId="6483BC04" w14:textId="77777777" w:rsidTr="00593E8C">
        <w:tc>
          <w:tcPr>
            <w:tcW w:w="4247" w:type="dxa"/>
          </w:tcPr>
          <w:p w14:paraId="7522821B" w14:textId="0BC50AC3" w:rsidR="001C5BFC" w:rsidRPr="001C5BFC" w:rsidRDefault="001C5BFC" w:rsidP="001C5BFC">
            <w:pPr>
              <w:ind w:firstLine="0"/>
              <w:jc w:val="center"/>
              <w:rPr>
                <w:b/>
                <w:bCs/>
              </w:rPr>
            </w:pPr>
            <w:r w:rsidRPr="001C5BFC">
              <w:rPr>
                <w:b/>
                <w:bCs/>
              </w:rPr>
              <w:lastRenderedPageBreak/>
              <w:t>Dimensión</w:t>
            </w:r>
          </w:p>
        </w:tc>
        <w:tc>
          <w:tcPr>
            <w:tcW w:w="4247" w:type="dxa"/>
          </w:tcPr>
          <w:p w14:paraId="47E62E1C" w14:textId="0D120568" w:rsidR="001C5BFC" w:rsidRPr="001C5BFC" w:rsidRDefault="001C5BFC" w:rsidP="001C5BFC">
            <w:pPr>
              <w:ind w:firstLine="0"/>
              <w:jc w:val="center"/>
              <w:rPr>
                <w:b/>
                <w:bCs/>
              </w:rPr>
            </w:pPr>
            <w:r w:rsidRPr="001C5BFC">
              <w:rPr>
                <w:b/>
                <w:bCs/>
              </w:rPr>
              <w:t>Descripción</w:t>
            </w:r>
          </w:p>
        </w:tc>
      </w:tr>
      <w:tr w:rsidR="001C5BFC" w14:paraId="40F24D70" w14:textId="77777777" w:rsidTr="00593E8C">
        <w:tc>
          <w:tcPr>
            <w:tcW w:w="4247" w:type="dxa"/>
          </w:tcPr>
          <w:p w14:paraId="2CD0C91C" w14:textId="545CFA6A" w:rsidR="001C5BFC" w:rsidRDefault="001C5BFC" w:rsidP="001C5BFC">
            <w:pPr>
              <w:ind w:firstLine="0"/>
            </w:pPr>
            <w:proofErr w:type="spellStart"/>
            <w:r>
              <w:t>Dim_Tiempo</w:t>
            </w:r>
            <w:proofErr w:type="spellEnd"/>
          </w:p>
        </w:tc>
        <w:tc>
          <w:tcPr>
            <w:tcW w:w="4247" w:type="dxa"/>
          </w:tcPr>
          <w:p w14:paraId="60C000F9" w14:textId="7F21FDFB" w:rsidR="001C5BFC" w:rsidRDefault="001C5BFC" w:rsidP="001C5BFC">
            <w:pPr>
              <w:ind w:firstLine="0"/>
            </w:pPr>
            <w:r>
              <w:t>Análisis de las llamadas respecto a la fecha en las que se han producido.</w:t>
            </w:r>
          </w:p>
        </w:tc>
      </w:tr>
      <w:tr w:rsidR="001C5BFC" w14:paraId="43665E2F" w14:textId="77777777" w:rsidTr="00593E8C">
        <w:tc>
          <w:tcPr>
            <w:tcW w:w="4247" w:type="dxa"/>
          </w:tcPr>
          <w:p w14:paraId="2A919AA1" w14:textId="742A9B3C" w:rsidR="001C5BFC" w:rsidRDefault="003F4BD3" w:rsidP="001C5BFC">
            <w:pPr>
              <w:ind w:firstLine="0"/>
            </w:pPr>
            <w:proofErr w:type="spellStart"/>
            <w:r>
              <w:t>Dim_Tipologia</w:t>
            </w:r>
            <w:proofErr w:type="spellEnd"/>
          </w:p>
        </w:tc>
        <w:tc>
          <w:tcPr>
            <w:tcW w:w="4247" w:type="dxa"/>
          </w:tcPr>
          <w:p w14:paraId="2EE5DD45" w14:textId="50986940" w:rsidR="001C5BFC" w:rsidRDefault="00A7571F" w:rsidP="001C5BFC">
            <w:pPr>
              <w:ind w:firstLine="0"/>
            </w:pPr>
            <w:r>
              <w:t>Tipo/causa de la llamada al 112.</w:t>
            </w:r>
          </w:p>
        </w:tc>
      </w:tr>
      <w:tr w:rsidR="001C5BFC" w14:paraId="4C56F21B" w14:textId="77777777" w:rsidTr="00593E8C">
        <w:tc>
          <w:tcPr>
            <w:tcW w:w="4247" w:type="dxa"/>
          </w:tcPr>
          <w:p w14:paraId="4937FACE" w14:textId="460F4B08" w:rsidR="001C5BFC" w:rsidRDefault="00A7571F" w:rsidP="001C5BFC">
            <w:pPr>
              <w:ind w:firstLine="0"/>
            </w:pPr>
            <w:proofErr w:type="spellStart"/>
            <w:r>
              <w:t>Dim_Lugar</w:t>
            </w:r>
            <w:proofErr w:type="spellEnd"/>
          </w:p>
        </w:tc>
        <w:tc>
          <w:tcPr>
            <w:tcW w:w="4247" w:type="dxa"/>
          </w:tcPr>
          <w:p w14:paraId="039D807D" w14:textId="592FFAF3" w:rsidR="001C5BFC" w:rsidRDefault="00A7571F" w:rsidP="00F12CC5">
            <w:pPr>
              <w:keepNext/>
              <w:ind w:firstLine="0"/>
            </w:pPr>
            <w:r>
              <w:t>Ámbito geográfico desde el que se han producido las llamadas.</w:t>
            </w:r>
          </w:p>
        </w:tc>
      </w:tr>
    </w:tbl>
    <w:p w14:paraId="08D25C92" w14:textId="3AB9F74A" w:rsidR="001C5BFC" w:rsidRDefault="00F12CC5" w:rsidP="00F12CC5">
      <w:pPr>
        <w:pStyle w:val="Descripcin"/>
        <w:jc w:val="center"/>
      </w:pPr>
      <w:bookmarkStart w:id="27" w:name="_Toc68783647"/>
      <w:r>
        <w:t xml:space="preserve">Tabla </w:t>
      </w:r>
      <w:r w:rsidR="00C13B1C">
        <w:fldChar w:fldCharType="begin"/>
      </w:r>
      <w:r w:rsidR="00C13B1C">
        <w:instrText xml:space="preserve"> SEQ Tabla \* ARABIC </w:instrText>
      </w:r>
      <w:r w:rsidR="00C13B1C">
        <w:fldChar w:fldCharType="separate"/>
      </w:r>
      <w:r w:rsidR="002733B2">
        <w:rPr>
          <w:noProof/>
        </w:rPr>
        <w:t>10</w:t>
      </w:r>
      <w:r w:rsidR="00C13B1C">
        <w:fldChar w:fldCharType="end"/>
      </w:r>
      <w:r>
        <w:t xml:space="preserve"> - Tabla de Dimensiones para la gestión de llamadas al 112.</w:t>
      </w:r>
      <w:bookmarkEnd w:id="27"/>
    </w:p>
    <w:p w14:paraId="7CF70162" w14:textId="5160163B" w:rsidR="00593E8C" w:rsidRDefault="007E2BAD" w:rsidP="00593E8C">
      <w:r>
        <w:t>Una vez que ya hemos definido las dimensiones y el hecho, realizamos el diseño conceptual de nuestra estrella:</w:t>
      </w:r>
    </w:p>
    <w:p w14:paraId="47B88F76" w14:textId="77777777" w:rsidR="005F5457" w:rsidRDefault="005F5457" w:rsidP="005F5457">
      <w:pPr>
        <w:keepNext/>
        <w:ind w:firstLine="0"/>
        <w:jc w:val="center"/>
      </w:pPr>
      <w:r>
        <w:rPr>
          <w:noProof/>
        </w:rPr>
        <w:drawing>
          <wp:inline distT="0" distB="0" distL="0" distR="0" wp14:anchorId="3160AA12" wp14:editId="4C32A22D">
            <wp:extent cx="5908751" cy="2329732"/>
            <wp:effectExtent l="0" t="0" r="0" b="0"/>
            <wp:docPr id="1" name="Imagen 1"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 PowerPoint&#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849" cy="2336474"/>
                    </a:xfrm>
                    <a:prstGeom prst="rect">
                      <a:avLst/>
                    </a:prstGeom>
                  </pic:spPr>
                </pic:pic>
              </a:graphicData>
            </a:graphic>
          </wp:inline>
        </w:drawing>
      </w:r>
    </w:p>
    <w:p w14:paraId="6E41B018" w14:textId="1240F4C2" w:rsidR="005F5457" w:rsidRDefault="005F5457" w:rsidP="005F5457">
      <w:pPr>
        <w:pStyle w:val="Descripcin"/>
        <w:jc w:val="center"/>
      </w:pPr>
      <w:bookmarkStart w:id="28" w:name="_Toc68783667"/>
      <w:r>
        <w:t xml:space="preserve">Ilustración </w:t>
      </w:r>
      <w:r w:rsidR="00C920F4">
        <w:fldChar w:fldCharType="begin"/>
      </w:r>
      <w:r w:rsidR="00C920F4">
        <w:instrText xml:space="preserve"> SEQ Ilustración \* ARABIC </w:instrText>
      </w:r>
      <w:r w:rsidR="00C920F4">
        <w:fldChar w:fldCharType="separate"/>
      </w:r>
      <w:r w:rsidR="00CA15C5">
        <w:rPr>
          <w:noProof/>
        </w:rPr>
        <w:t>2</w:t>
      </w:r>
      <w:r w:rsidR="00C920F4">
        <w:rPr>
          <w:noProof/>
        </w:rPr>
        <w:fldChar w:fldCharType="end"/>
      </w:r>
      <w:r>
        <w:t xml:space="preserve"> - Diseño conceptual de las llamadas al 112.</w:t>
      </w:r>
      <w:bookmarkEnd w:id="28"/>
    </w:p>
    <w:p w14:paraId="7D9CA8B6" w14:textId="5366F375" w:rsidR="005F5457" w:rsidRDefault="006174F7" w:rsidP="005F5457">
      <w:r>
        <w:t>Tal y como podemos apreciar en la anterior ilustración, tanto la dimensión tiempo como la dimensión lugar presentan una jerarquía de agregación. Respecto al nivel “ALL” estamos haciendo referencia a la agrupación de todas las instancias de la dimensión al mismo tiempo (esto será así a lo largo de toda la práctica).</w:t>
      </w:r>
    </w:p>
    <w:p w14:paraId="2F96A0BA" w14:textId="6DAEFAFA" w:rsidR="0073213A" w:rsidRDefault="0073213A" w:rsidP="005F5457">
      <w:r>
        <w:t>Otro aspecto a mencionar es que la dimensión tiempo presenta un nivel día, cuando en la fuente de datos relativa a las llamadas al 112 solo viene el nivel mes y año, sin embargo siguiendo los pasos de la teoría</w:t>
      </w:r>
      <w:r w:rsidR="00E60EFD">
        <w:t xml:space="preserve"> proporcionada,</w:t>
      </w:r>
      <w:r>
        <w:t xml:space="preserve"> varias estrellas comparten esta misma dimensión, por lo que tenemos la misma dimensión pero cambiando la jerarquía de agregación. En este caso, el nivel día se podría tener en cuenta si indicamos que todas las fechas tienen el mismo día, o podríamos ignorar dicho nivel pasando directamente al mes.</w:t>
      </w:r>
      <w:r w:rsidR="00E60EFD">
        <w:t xml:space="preserve"> El resto de estrellas que comparten la misma dimensión de tiempo, sí que tienen todos los niveles de la jerarquía de agregación, es decir, el día, el mes y el año.</w:t>
      </w:r>
    </w:p>
    <w:p w14:paraId="6CDF29B3" w14:textId="63413C9F" w:rsidR="003666C9" w:rsidRDefault="002D2A5F" w:rsidP="005F5457">
      <w:r>
        <w:lastRenderedPageBreak/>
        <w:t>La gestión de las infracciones es el segundo hecho, y nos determina la siguiente tabl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D2A5F" w14:paraId="3F42E064" w14:textId="77777777" w:rsidTr="002D2A5F">
        <w:tc>
          <w:tcPr>
            <w:tcW w:w="4247" w:type="dxa"/>
          </w:tcPr>
          <w:p w14:paraId="110A7E50" w14:textId="3F282C8D" w:rsidR="002D2A5F" w:rsidRPr="002D2A5F" w:rsidRDefault="002D2A5F" w:rsidP="002D2A5F">
            <w:pPr>
              <w:ind w:firstLine="0"/>
              <w:jc w:val="center"/>
              <w:rPr>
                <w:b/>
                <w:bCs/>
              </w:rPr>
            </w:pPr>
            <w:r w:rsidRPr="002D2A5F">
              <w:rPr>
                <w:b/>
                <w:bCs/>
              </w:rPr>
              <w:t>Hecho</w:t>
            </w:r>
          </w:p>
        </w:tc>
        <w:tc>
          <w:tcPr>
            <w:tcW w:w="4247" w:type="dxa"/>
          </w:tcPr>
          <w:p w14:paraId="5A9C750A" w14:textId="13B7BDB2" w:rsidR="002D2A5F" w:rsidRPr="002D2A5F" w:rsidRDefault="002D2A5F" w:rsidP="002D2A5F">
            <w:pPr>
              <w:ind w:firstLine="0"/>
              <w:jc w:val="center"/>
              <w:rPr>
                <w:b/>
                <w:bCs/>
              </w:rPr>
            </w:pPr>
            <w:r w:rsidRPr="002D2A5F">
              <w:rPr>
                <w:b/>
                <w:bCs/>
              </w:rPr>
              <w:t>Descripción</w:t>
            </w:r>
          </w:p>
        </w:tc>
      </w:tr>
      <w:tr w:rsidR="002D2A5F" w14:paraId="0F71C7FC" w14:textId="77777777" w:rsidTr="002D2A5F">
        <w:tc>
          <w:tcPr>
            <w:tcW w:w="4247" w:type="dxa"/>
          </w:tcPr>
          <w:p w14:paraId="03A73B6B" w14:textId="73A38C23" w:rsidR="002D2A5F" w:rsidRDefault="002D2A5F" w:rsidP="005F5457">
            <w:pPr>
              <w:ind w:firstLine="0"/>
            </w:pPr>
            <w:proofErr w:type="spellStart"/>
            <w:r>
              <w:t>Fact_Infracciones_Evolucion</w:t>
            </w:r>
            <w:proofErr w:type="spellEnd"/>
          </w:p>
        </w:tc>
        <w:tc>
          <w:tcPr>
            <w:tcW w:w="4247" w:type="dxa"/>
          </w:tcPr>
          <w:p w14:paraId="419F183E" w14:textId="50560D81" w:rsidR="002D2A5F" w:rsidRDefault="002D2A5F" w:rsidP="002D2A5F">
            <w:pPr>
              <w:keepNext/>
              <w:ind w:firstLine="0"/>
            </w:pPr>
            <w:r>
              <w:t>Recoge el número de desobediencias durante el estado de alarma.</w:t>
            </w:r>
          </w:p>
        </w:tc>
      </w:tr>
    </w:tbl>
    <w:p w14:paraId="58BF91CD" w14:textId="51C82F30" w:rsidR="002D2A5F" w:rsidRDefault="002D2A5F" w:rsidP="002D2A5F">
      <w:pPr>
        <w:pStyle w:val="Descripcin"/>
        <w:jc w:val="center"/>
      </w:pPr>
      <w:bookmarkStart w:id="29" w:name="_Toc68783648"/>
      <w:r>
        <w:t xml:space="preserve">Tabla </w:t>
      </w:r>
      <w:r w:rsidR="00C13B1C">
        <w:fldChar w:fldCharType="begin"/>
      </w:r>
      <w:r w:rsidR="00C13B1C">
        <w:instrText xml:space="preserve"> SEQ Tabla \* ARABIC </w:instrText>
      </w:r>
      <w:r w:rsidR="00C13B1C">
        <w:fldChar w:fldCharType="separate"/>
      </w:r>
      <w:r w:rsidR="002733B2">
        <w:rPr>
          <w:noProof/>
        </w:rPr>
        <w:t>11</w:t>
      </w:r>
      <w:r w:rsidR="00C13B1C">
        <w:fldChar w:fldCharType="end"/>
      </w:r>
      <w:r>
        <w:t xml:space="preserve"> - Tabla de Hechos para la gestión de las infracciones.</w:t>
      </w:r>
      <w:bookmarkEnd w:id="29"/>
    </w:p>
    <w:p w14:paraId="0DCD7673" w14:textId="2C861F2C" w:rsidR="00583292" w:rsidRDefault="00583292" w:rsidP="00583292">
      <w:r>
        <w:t>En la siguiente tabla observamos las dimensiones para satisfacer dich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583292" w14:paraId="6C13DBEE" w14:textId="77777777" w:rsidTr="00A379C3">
        <w:tc>
          <w:tcPr>
            <w:tcW w:w="4247" w:type="dxa"/>
          </w:tcPr>
          <w:p w14:paraId="5E8DD6C6" w14:textId="0CB29A7B" w:rsidR="00583292" w:rsidRPr="00583292" w:rsidRDefault="00583292" w:rsidP="00583292">
            <w:pPr>
              <w:ind w:firstLine="0"/>
              <w:jc w:val="center"/>
              <w:rPr>
                <w:b/>
                <w:bCs/>
              </w:rPr>
            </w:pPr>
            <w:r w:rsidRPr="00583292">
              <w:rPr>
                <w:b/>
                <w:bCs/>
              </w:rPr>
              <w:t>Dimensión</w:t>
            </w:r>
          </w:p>
        </w:tc>
        <w:tc>
          <w:tcPr>
            <w:tcW w:w="4247" w:type="dxa"/>
          </w:tcPr>
          <w:p w14:paraId="027560EB" w14:textId="79172EC6" w:rsidR="00583292" w:rsidRPr="00583292" w:rsidRDefault="00583292" w:rsidP="00583292">
            <w:pPr>
              <w:ind w:firstLine="0"/>
              <w:jc w:val="center"/>
              <w:rPr>
                <w:b/>
                <w:bCs/>
              </w:rPr>
            </w:pPr>
            <w:r w:rsidRPr="00583292">
              <w:rPr>
                <w:b/>
                <w:bCs/>
              </w:rPr>
              <w:t>Descripción</w:t>
            </w:r>
          </w:p>
        </w:tc>
      </w:tr>
      <w:tr w:rsidR="00583292" w14:paraId="3951803D" w14:textId="77777777" w:rsidTr="00A379C3">
        <w:tc>
          <w:tcPr>
            <w:tcW w:w="4247" w:type="dxa"/>
          </w:tcPr>
          <w:p w14:paraId="50E91B05" w14:textId="7C0818A5" w:rsidR="00583292" w:rsidRDefault="00583292" w:rsidP="00583292">
            <w:pPr>
              <w:ind w:firstLine="0"/>
            </w:pPr>
            <w:proofErr w:type="spellStart"/>
            <w:r>
              <w:t>Dim_Tiempo</w:t>
            </w:r>
            <w:proofErr w:type="spellEnd"/>
          </w:p>
        </w:tc>
        <w:tc>
          <w:tcPr>
            <w:tcW w:w="4247" w:type="dxa"/>
          </w:tcPr>
          <w:p w14:paraId="19BE6C68" w14:textId="3231512A" w:rsidR="00583292" w:rsidRDefault="00583292" w:rsidP="00583292">
            <w:pPr>
              <w:ind w:firstLine="0"/>
            </w:pPr>
            <w:r>
              <w:t>Análisis de las desobediencias según la fecha en las que se produjeron.</w:t>
            </w:r>
          </w:p>
        </w:tc>
      </w:tr>
      <w:tr w:rsidR="00583292" w14:paraId="354D684E" w14:textId="77777777" w:rsidTr="00A379C3">
        <w:tc>
          <w:tcPr>
            <w:tcW w:w="4247" w:type="dxa"/>
          </w:tcPr>
          <w:p w14:paraId="06B16F51" w14:textId="3123378B" w:rsidR="00583292" w:rsidRDefault="00583292" w:rsidP="00583292">
            <w:pPr>
              <w:ind w:firstLine="0"/>
            </w:pPr>
            <w:proofErr w:type="spellStart"/>
            <w:r>
              <w:t>Dim_Lugar</w:t>
            </w:r>
            <w:proofErr w:type="spellEnd"/>
          </w:p>
        </w:tc>
        <w:tc>
          <w:tcPr>
            <w:tcW w:w="4247" w:type="dxa"/>
          </w:tcPr>
          <w:p w14:paraId="60083105" w14:textId="16CB1E39" w:rsidR="00583292" w:rsidRDefault="00583292" w:rsidP="00583292">
            <w:pPr>
              <w:ind w:firstLine="0"/>
            </w:pPr>
            <w:r>
              <w:t>Análisis de las desobediencias según la provincia en las que se produjeron.</w:t>
            </w:r>
          </w:p>
        </w:tc>
      </w:tr>
      <w:tr w:rsidR="00583292" w14:paraId="1DEA616B" w14:textId="77777777" w:rsidTr="00A379C3">
        <w:tc>
          <w:tcPr>
            <w:tcW w:w="4247" w:type="dxa"/>
          </w:tcPr>
          <w:p w14:paraId="75A749DB" w14:textId="3339D607" w:rsidR="00583292" w:rsidRDefault="00583292" w:rsidP="00583292">
            <w:pPr>
              <w:ind w:firstLine="0"/>
            </w:pPr>
            <w:proofErr w:type="spellStart"/>
            <w:r>
              <w:t>Dim_Policia</w:t>
            </w:r>
            <w:proofErr w:type="spellEnd"/>
          </w:p>
        </w:tc>
        <w:tc>
          <w:tcPr>
            <w:tcW w:w="4247" w:type="dxa"/>
          </w:tcPr>
          <w:p w14:paraId="2DC94860" w14:textId="46A377C5" w:rsidR="00583292" w:rsidRDefault="00583292" w:rsidP="00A379C3">
            <w:pPr>
              <w:keepNext/>
              <w:ind w:firstLine="0"/>
            </w:pPr>
            <w:r>
              <w:t>Análisis de las desobediencias según la policía que las notificó.</w:t>
            </w:r>
          </w:p>
        </w:tc>
      </w:tr>
    </w:tbl>
    <w:p w14:paraId="3066B6B3" w14:textId="4DAE0159" w:rsidR="00583292" w:rsidRDefault="00A379C3" w:rsidP="00A379C3">
      <w:pPr>
        <w:pStyle w:val="Descripcin"/>
        <w:jc w:val="center"/>
      </w:pPr>
      <w:bookmarkStart w:id="30" w:name="_Toc68783649"/>
      <w:r>
        <w:t xml:space="preserve">Tabla </w:t>
      </w:r>
      <w:r w:rsidR="00C13B1C">
        <w:fldChar w:fldCharType="begin"/>
      </w:r>
      <w:r w:rsidR="00C13B1C">
        <w:instrText xml:space="preserve"> SEQ Tabla \* ARABIC </w:instrText>
      </w:r>
      <w:r w:rsidR="00C13B1C">
        <w:fldChar w:fldCharType="separate"/>
      </w:r>
      <w:r w:rsidR="002733B2">
        <w:rPr>
          <w:noProof/>
        </w:rPr>
        <w:t>12</w:t>
      </w:r>
      <w:r w:rsidR="00C13B1C">
        <w:fldChar w:fldCharType="end"/>
      </w:r>
      <w:r>
        <w:t xml:space="preserve"> - Tabla de Dimensiones para la gestión de las infracciones.</w:t>
      </w:r>
      <w:bookmarkEnd w:id="30"/>
    </w:p>
    <w:p w14:paraId="345612A7" w14:textId="368330AA" w:rsidR="00FC4F4E" w:rsidRDefault="00FC4F4E" w:rsidP="00FC4F4E">
      <w:r>
        <w:t>Una vez determinados el hecho y las dimensiones, observamos el siguiente diseño conceptual:</w:t>
      </w:r>
    </w:p>
    <w:p w14:paraId="41D50A43" w14:textId="77777777" w:rsidR="008F121A" w:rsidRDefault="008F121A" w:rsidP="008F121A">
      <w:pPr>
        <w:keepNext/>
        <w:ind w:firstLine="0"/>
        <w:jc w:val="center"/>
      </w:pPr>
      <w:r>
        <w:rPr>
          <w:noProof/>
        </w:rPr>
        <w:drawing>
          <wp:inline distT="0" distB="0" distL="0" distR="0" wp14:anchorId="14A671ED" wp14:editId="1E549D36">
            <wp:extent cx="5869326" cy="1741335"/>
            <wp:effectExtent l="0" t="0" r="0" b="0"/>
            <wp:docPr id="5" name="Imagen 5"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60735" cy="1768455"/>
                    </a:xfrm>
                    <a:prstGeom prst="rect">
                      <a:avLst/>
                    </a:prstGeom>
                  </pic:spPr>
                </pic:pic>
              </a:graphicData>
            </a:graphic>
          </wp:inline>
        </w:drawing>
      </w:r>
    </w:p>
    <w:p w14:paraId="61EEC611" w14:textId="235F95D9" w:rsidR="00FC4F4E" w:rsidRDefault="008F121A" w:rsidP="008F121A">
      <w:pPr>
        <w:pStyle w:val="Descripcin"/>
        <w:jc w:val="center"/>
      </w:pPr>
      <w:bookmarkStart w:id="31" w:name="_Toc68783668"/>
      <w:r>
        <w:t xml:space="preserve">Ilustración </w:t>
      </w:r>
      <w:r w:rsidR="00C920F4">
        <w:fldChar w:fldCharType="begin"/>
      </w:r>
      <w:r w:rsidR="00C920F4">
        <w:instrText xml:space="preserve"> SEQ Ilustración \* ARABIC </w:instrText>
      </w:r>
      <w:r w:rsidR="00C920F4">
        <w:fldChar w:fldCharType="separate"/>
      </w:r>
      <w:r w:rsidR="00CA15C5">
        <w:rPr>
          <w:noProof/>
        </w:rPr>
        <w:t>3</w:t>
      </w:r>
      <w:r w:rsidR="00C920F4">
        <w:rPr>
          <w:noProof/>
        </w:rPr>
        <w:fldChar w:fldCharType="end"/>
      </w:r>
      <w:r>
        <w:t xml:space="preserve"> - Diseño conceptual de las infracciones.</w:t>
      </w:r>
      <w:bookmarkEnd w:id="31"/>
    </w:p>
    <w:p w14:paraId="605ADD51" w14:textId="318A0005" w:rsidR="008F121A" w:rsidRDefault="008F121A" w:rsidP="008F121A">
      <w:r>
        <w:t>Tal y como podemos apreciar en la anterior ilustración, mantenemos las dimensiones de tiempo y lugar como en el hecho anterior. Sin embargo, la dimensión lugar aunque es la misma dimensión ha cambiado su jerarquía de agregación, debido a que no existen los niveles municipio y comarca.</w:t>
      </w:r>
      <w:r w:rsidR="00551F10">
        <w:t xml:space="preserve"> Por otro lado, vemos que desapareció </w:t>
      </w:r>
      <w:r w:rsidR="00551F10">
        <w:lastRenderedPageBreak/>
        <w:t>el nivel “ALL” dentro de la dimensión lugar, esto se debe a que dicho nivel solamente nos está indicando la agrupación de todas las instancias de la dimensión al mismo tiempo, pero en este caso con el nivel provincia conseguimos lo mismo.</w:t>
      </w:r>
    </w:p>
    <w:p w14:paraId="162F917E" w14:textId="77F5C8C4" w:rsidR="007D5F51" w:rsidRDefault="007D5F51" w:rsidP="008F121A">
      <w:r>
        <w:t>Al tener solo el nivel provincia podríamos considerar que ese nivel sea directamente la dimensión, pero para mantener un diseño de dimensiones hemos considerado que lo mejor sea seguir con el mismo diseño de las dimensiones comunes</w:t>
      </w:r>
      <w:r w:rsidR="00A0731F">
        <w:t>, ya que al final y al cabo son las mismas dimensiones.</w:t>
      </w:r>
    </w:p>
    <w:p w14:paraId="2B23F982" w14:textId="6510DDD9" w:rsidR="00284F36" w:rsidRDefault="00284F36" w:rsidP="008F121A">
      <w:r>
        <w:t xml:space="preserve">El análisis de la población por provincia determina la tercera tabla de hechos, cabe mencionar que aunque este hecho por sí mismo no proporcione información sobre el impacto del </w:t>
      </w:r>
      <w:r>
        <w:rPr>
          <w:i/>
          <w:iCs/>
        </w:rPr>
        <w:t>COVID-19</w:t>
      </w:r>
      <w:r>
        <w:t xml:space="preserve">, relacionando esta estrella con otras nos pueden dar datos interesantes, sobre todo </w:t>
      </w:r>
      <w:r w:rsidR="000E2FF0">
        <w:t>diferentes</w:t>
      </w:r>
      <w:r>
        <w:t xml:space="preserve"> ratios</w:t>
      </w:r>
      <w:r w:rsidR="000E2FF0">
        <w:t xml:space="preserve"> respecto a la población por provincia</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84F36" w14:paraId="19DD7D56" w14:textId="77777777" w:rsidTr="00ED4FB2">
        <w:tc>
          <w:tcPr>
            <w:tcW w:w="4247" w:type="dxa"/>
          </w:tcPr>
          <w:p w14:paraId="6F468BA0" w14:textId="1C10393B" w:rsidR="00284F36" w:rsidRPr="00284F36" w:rsidRDefault="00284F36" w:rsidP="00284F36">
            <w:pPr>
              <w:ind w:firstLine="0"/>
              <w:jc w:val="center"/>
              <w:rPr>
                <w:b/>
                <w:bCs/>
              </w:rPr>
            </w:pPr>
            <w:r w:rsidRPr="00284F36">
              <w:rPr>
                <w:b/>
                <w:bCs/>
              </w:rPr>
              <w:t>Hecho</w:t>
            </w:r>
          </w:p>
        </w:tc>
        <w:tc>
          <w:tcPr>
            <w:tcW w:w="4247" w:type="dxa"/>
          </w:tcPr>
          <w:p w14:paraId="006766C0" w14:textId="25021FB4" w:rsidR="00284F36" w:rsidRPr="00284F36" w:rsidRDefault="00284F36" w:rsidP="00284F36">
            <w:pPr>
              <w:ind w:firstLine="0"/>
              <w:jc w:val="center"/>
              <w:rPr>
                <w:b/>
                <w:bCs/>
              </w:rPr>
            </w:pPr>
            <w:r w:rsidRPr="00284F36">
              <w:rPr>
                <w:b/>
                <w:bCs/>
              </w:rPr>
              <w:t>Descripción</w:t>
            </w:r>
          </w:p>
        </w:tc>
      </w:tr>
      <w:tr w:rsidR="00284F36" w14:paraId="64C20430" w14:textId="77777777" w:rsidTr="00ED4FB2">
        <w:tc>
          <w:tcPr>
            <w:tcW w:w="4247" w:type="dxa"/>
          </w:tcPr>
          <w:p w14:paraId="611E1ED0" w14:textId="3BADA906" w:rsidR="00284F36" w:rsidRDefault="00284F36" w:rsidP="008F121A">
            <w:pPr>
              <w:ind w:firstLine="0"/>
            </w:pPr>
            <w:proofErr w:type="spellStart"/>
            <w:r>
              <w:t>Fact_Poblacion</w:t>
            </w:r>
            <w:proofErr w:type="spellEnd"/>
          </w:p>
        </w:tc>
        <w:tc>
          <w:tcPr>
            <w:tcW w:w="4247" w:type="dxa"/>
          </w:tcPr>
          <w:p w14:paraId="5B910036" w14:textId="0EEE29EA" w:rsidR="00284F36" w:rsidRDefault="00284F36" w:rsidP="00ED4FB2">
            <w:pPr>
              <w:keepNext/>
              <w:ind w:firstLine="0"/>
            </w:pPr>
            <w:r>
              <w:t>Recoge el número de la población española por provincia</w:t>
            </w:r>
          </w:p>
        </w:tc>
      </w:tr>
    </w:tbl>
    <w:p w14:paraId="2F16F07A" w14:textId="28F8E592" w:rsidR="00284F36" w:rsidRDefault="00ED4FB2" w:rsidP="00ED4FB2">
      <w:pPr>
        <w:pStyle w:val="Descripcin"/>
        <w:jc w:val="center"/>
      </w:pPr>
      <w:bookmarkStart w:id="32" w:name="_Toc68783650"/>
      <w:r>
        <w:t xml:space="preserve">Tabla </w:t>
      </w:r>
      <w:r w:rsidR="00C13B1C">
        <w:fldChar w:fldCharType="begin"/>
      </w:r>
      <w:r w:rsidR="00C13B1C">
        <w:instrText xml:space="preserve"> SEQ Tabla \* ARABIC </w:instrText>
      </w:r>
      <w:r w:rsidR="00C13B1C">
        <w:fldChar w:fldCharType="separate"/>
      </w:r>
      <w:r w:rsidR="002733B2">
        <w:rPr>
          <w:noProof/>
        </w:rPr>
        <w:t>13</w:t>
      </w:r>
      <w:r w:rsidR="00C13B1C">
        <w:fldChar w:fldCharType="end"/>
      </w:r>
      <w:r>
        <w:t xml:space="preserve"> - Tabla de Hechos para la población.</w:t>
      </w:r>
      <w:bookmarkEnd w:id="32"/>
    </w:p>
    <w:p w14:paraId="4097A7F4" w14:textId="3085ED8A" w:rsidR="006C1299" w:rsidRDefault="006C1299" w:rsidP="006C1299">
      <w:r>
        <w:t>Esta estrella es muy simple ya que solo presentamos la siguiente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6C1299" w14:paraId="2C410A5A" w14:textId="77777777" w:rsidTr="006C1299">
        <w:tc>
          <w:tcPr>
            <w:tcW w:w="4247" w:type="dxa"/>
          </w:tcPr>
          <w:p w14:paraId="2981F3DF" w14:textId="59FB29F5" w:rsidR="006C1299" w:rsidRPr="006C1299" w:rsidRDefault="006C1299" w:rsidP="006C1299">
            <w:pPr>
              <w:ind w:firstLine="0"/>
              <w:jc w:val="center"/>
              <w:rPr>
                <w:b/>
                <w:bCs/>
              </w:rPr>
            </w:pPr>
            <w:r w:rsidRPr="006C1299">
              <w:rPr>
                <w:b/>
                <w:bCs/>
              </w:rPr>
              <w:t>Dimensión</w:t>
            </w:r>
          </w:p>
        </w:tc>
        <w:tc>
          <w:tcPr>
            <w:tcW w:w="4247" w:type="dxa"/>
          </w:tcPr>
          <w:p w14:paraId="79758375" w14:textId="041C120A" w:rsidR="006C1299" w:rsidRPr="006C1299" w:rsidRDefault="006C1299" w:rsidP="006C1299">
            <w:pPr>
              <w:ind w:firstLine="0"/>
              <w:jc w:val="center"/>
              <w:rPr>
                <w:b/>
                <w:bCs/>
              </w:rPr>
            </w:pPr>
            <w:r w:rsidRPr="006C1299">
              <w:rPr>
                <w:b/>
                <w:bCs/>
              </w:rPr>
              <w:t>Descripción</w:t>
            </w:r>
          </w:p>
        </w:tc>
      </w:tr>
      <w:tr w:rsidR="006C1299" w14:paraId="62FECC20" w14:textId="77777777" w:rsidTr="006C1299">
        <w:tc>
          <w:tcPr>
            <w:tcW w:w="4247" w:type="dxa"/>
          </w:tcPr>
          <w:p w14:paraId="5636F96F" w14:textId="2D69D371" w:rsidR="006C1299" w:rsidRDefault="006C1299" w:rsidP="006C1299">
            <w:pPr>
              <w:ind w:firstLine="0"/>
            </w:pPr>
            <w:proofErr w:type="spellStart"/>
            <w:r>
              <w:t>Dim_Lugar</w:t>
            </w:r>
            <w:proofErr w:type="spellEnd"/>
          </w:p>
        </w:tc>
        <w:tc>
          <w:tcPr>
            <w:tcW w:w="4247" w:type="dxa"/>
          </w:tcPr>
          <w:p w14:paraId="160BEFE4" w14:textId="4F4EFA9B" w:rsidR="006C1299" w:rsidRDefault="006C1299" w:rsidP="006C1299">
            <w:pPr>
              <w:keepNext/>
              <w:ind w:firstLine="0"/>
            </w:pPr>
            <w:r>
              <w:t>Número de habitantes por provincia.</w:t>
            </w:r>
          </w:p>
        </w:tc>
      </w:tr>
    </w:tbl>
    <w:p w14:paraId="1CF69A15" w14:textId="08B31AAF" w:rsidR="006C1299" w:rsidRDefault="006C1299" w:rsidP="006C1299">
      <w:pPr>
        <w:pStyle w:val="Descripcin"/>
        <w:jc w:val="center"/>
      </w:pPr>
      <w:bookmarkStart w:id="33" w:name="_Toc68783651"/>
      <w:r>
        <w:t xml:space="preserve">Tabla </w:t>
      </w:r>
      <w:r w:rsidR="00C13B1C">
        <w:fldChar w:fldCharType="begin"/>
      </w:r>
      <w:r w:rsidR="00C13B1C">
        <w:instrText xml:space="preserve"> SEQ Tabla \* ARABIC </w:instrText>
      </w:r>
      <w:r w:rsidR="00C13B1C">
        <w:fldChar w:fldCharType="separate"/>
      </w:r>
      <w:r w:rsidR="002733B2">
        <w:rPr>
          <w:noProof/>
        </w:rPr>
        <w:t>14</w:t>
      </w:r>
      <w:r w:rsidR="00C13B1C">
        <w:fldChar w:fldCharType="end"/>
      </w:r>
      <w:r>
        <w:t xml:space="preserve"> - Tabla de Dimensiones para la población.</w:t>
      </w:r>
      <w:bookmarkEnd w:id="33"/>
    </w:p>
    <w:p w14:paraId="7AC94F82" w14:textId="03048A31" w:rsidR="0081382C" w:rsidRDefault="0081382C" w:rsidP="0081382C">
      <w:r>
        <w:t>Por lo tanto, tendríamos el siguiente diseño conceptual:</w:t>
      </w:r>
    </w:p>
    <w:p w14:paraId="66740897" w14:textId="77777777" w:rsidR="00455531" w:rsidRDefault="00455531" w:rsidP="00455531">
      <w:pPr>
        <w:keepNext/>
        <w:ind w:firstLine="0"/>
        <w:jc w:val="center"/>
      </w:pPr>
      <w:r>
        <w:rPr>
          <w:noProof/>
        </w:rPr>
        <w:lastRenderedPageBreak/>
        <w:drawing>
          <wp:inline distT="0" distB="0" distL="0" distR="0" wp14:anchorId="6EE4352E" wp14:editId="6F836F24">
            <wp:extent cx="5400040" cy="2395220"/>
            <wp:effectExtent l="0" t="0" r="0" b="5080"/>
            <wp:docPr id="3" name="Imagen 3"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con confianza baja"/>
                    <pic:cNvPicPr/>
                  </pic:nvPicPr>
                  <pic:blipFill>
                    <a:blip r:embed="rId23">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036197E" w14:textId="5A54E681" w:rsidR="0081382C" w:rsidRDefault="00455531" w:rsidP="00455531">
      <w:pPr>
        <w:pStyle w:val="Descripcin"/>
        <w:jc w:val="center"/>
      </w:pPr>
      <w:bookmarkStart w:id="34" w:name="_Toc68783669"/>
      <w:r>
        <w:t xml:space="preserve">Ilustración </w:t>
      </w:r>
      <w:r w:rsidR="00C920F4">
        <w:fldChar w:fldCharType="begin"/>
      </w:r>
      <w:r w:rsidR="00C920F4">
        <w:instrText xml:space="preserve"> SEQ Ilustración \* ARABIC </w:instrText>
      </w:r>
      <w:r w:rsidR="00C920F4">
        <w:fldChar w:fldCharType="separate"/>
      </w:r>
      <w:r w:rsidR="00CA15C5">
        <w:rPr>
          <w:noProof/>
        </w:rPr>
        <w:t>4</w:t>
      </w:r>
      <w:r w:rsidR="00C920F4">
        <w:rPr>
          <w:noProof/>
        </w:rPr>
        <w:fldChar w:fldCharType="end"/>
      </w:r>
      <w:r>
        <w:t xml:space="preserve"> - Diseño conceptual del análisis de la población.</w:t>
      </w:r>
      <w:bookmarkEnd w:id="34"/>
    </w:p>
    <w:p w14:paraId="0E9C87D5" w14:textId="1A5CCB81" w:rsidR="00455531" w:rsidRDefault="003F23D4" w:rsidP="00455531">
      <w:r>
        <w:t>Respecto a la evolución del porcentaje de movilidad durante el estado de alarma obtenemos la siguiente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3F23D4" w14:paraId="6E1C9AD5" w14:textId="77777777" w:rsidTr="00E847E5">
        <w:tc>
          <w:tcPr>
            <w:tcW w:w="4247" w:type="dxa"/>
          </w:tcPr>
          <w:p w14:paraId="2930F089" w14:textId="47176350" w:rsidR="003F23D4" w:rsidRPr="003F23D4" w:rsidRDefault="003F23D4" w:rsidP="003F23D4">
            <w:pPr>
              <w:ind w:firstLine="0"/>
              <w:jc w:val="center"/>
              <w:rPr>
                <w:b/>
                <w:bCs/>
              </w:rPr>
            </w:pPr>
            <w:r w:rsidRPr="003F23D4">
              <w:rPr>
                <w:b/>
                <w:bCs/>
              </w:rPr>
              <w:t>Hecho</w:t>
            </w:r>
          </w:p>
        </w:tc>
        <w:tc>
          <w:tcPr>
            <w:tcW w:w="4247" w:type="dxa"/>
          </w:tcPr>
          <w:p w14:paraId="55886F24" w14:textId="7C92D327" w:rsidR="003F23D4" w:rsidRPr="003F23D4" w:rsidRDefault="003F23D4" w:rsidP="003F23D4">
            <w:pPr>
              <w:ind w:firstLine="0"/>
              <w:jc w:val="center"/>
              <w:rPr>
                <w:b/>
                <w:bCs/>
              </w:rPr>
            </w:pPr>
            <w:r w:rsidRPr="003F23D4">
              <w:rPr>
                <w:b/>
                <w:bCs/>
              </w:rPr>
              <w:t>Descripción</w:t>
            </w:r>
          </w:p>
        </w:tc>
      </w:tr>
      <w:tr w:rsidR="003F23D4" w14:paraId="1FE8D531" w14:textId="77777777" w:rsidTr="00E847E5">
        <w:tc>
          <w:tcPr>
            <w:tcW w:w="4247" w:type="dxa"/>
          </w:tcPr>
          <w:p w14:paraId="5A6CC6A7" w14:textId="360E2E41" w:rsidR="003F23D4" w:rsidRDefault="003F23D4" w:rsidP="00455531">
            <w:pPr>
              <w:ind w:firstLine="0"/>
            </w:pPr>
            <w:proofErr w:type="spellStart"/>
            <w:r>
              <w:t>Fact_Movilidad</w:t>
            </w:r>
            <w:proofErr w:type="spellEnd"/>
          </w:p>
        </w:tc>
        <w:tc>
          <w:tcPr>
            <w:tcW w:w="4247" w:type="dxa"/>
          </w:tcPr>
          <w:p w14:paraId="1A0DD674" w14:textId="2E4AD44E" w:rsidR="003F23D4" w:rsidRDefault="003F23D4" w:rsidP="00E847E5">
            <w:pPr>
              <w:keepNext/>
              <w:ind w:firstLine="0"/>
            </w:pPr>
            <w:r>
              <w:t>Evolución de la movilidad a partir del porcentaje de población</w:t>
            </w:r>
            <w:r w:rsidR="00F13FFF">
              <w:t xml:space="preserve"> que se movilizó</w:t>
            </w:r>
            <w:r>
              <w:t>.</w:t>
            </w:r>
          </w:p>
        </w:tc>
      </w:tr>
    </w:tbl>
    <w:p w14:paraId="74F7CCBB" w14:textId="61E0999E" w:rsidR="003F23D4" w:rsidRDefault="00E847E5" w:rsidP="00E847E5">
      <w:pPr>
        <w:pStyle w:val="Descripcin"/>
        <w:jc w:val="center"/>
      </w:pPr>
      <w:bookmarkStart w:id="35" w:name="_Toc68783652"/>
      <w:r>
        <w:t xml:space="preserve">Tabla </w:t>
      </w:r>
      <w:r w:rsidR="00C13B1C">
        <w:fldChar w:fldCharType="begin"/>
      </w:r>
      <w:r w:rsidR="00C13B1C">
        <w:instrText xml:space="preserve"> SEQ Tabla \* ARABIC </w:instrText>
      </w:r>
      <w:r w:rsidR="00C13B1C">
        <w:fldChar w:fldCharType="separate"/>
      </w:r>
      <w:r w:rsidR="002733B2">
        <w:rPr>
          <w:noProof/>
        </w:rPr>
        <w:t>15</w:t>
      </w:r>
      <w:r w:rsidR="00C13B1C">
        <w:fldChar w:fldCharType="end"/>
      </w:r>
      <w:r>
        <w:t xml:space="preserve"> - Tabla de Hechos para </w:t>
      </w:r>
      <w:r w:rsidR="009838DE">
        <w:t>la</w:t>
      </w:r>
      <w:r>
        <w:t xml:space="preserve"> movilidad.</w:t>
      </w:r>
      <w:bookmarkEnd w:id="35"/>
    </w:p>
    <w:p w14:paraId="39DC3F60" w14:textId="2E1715D5" w:rsidR="00E847E5" w:rsidRDefault="00E847E5" w:rsidP="00E847E5">
      <w:r>
        <w:t>Una vez que tenemos claro el hecho, definimos las dimension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847E5" w14:paraId="66237DCD" w14:textId="77777777" w:rsidTr="00B9003B">
        <w:tc>
          <w:tcPr>
            <w:tcW w:w="4247" w:type="dxa"/>
          </w:tcPr>
          <w:p w14:paraId="2633C8B8" w14:textId="26CE58A7" w:rsidR="00E847E5" w:rsidRPr="00E847E5" w:rsidRDefault="00E847E5" w:rsidP="00E847E5">
            <w:pPr>
              <w:ind w:firstLine="0"/>
              <w:jc w:val="center"/>
              <w:rPr>
                <w:b/>
                <w:bCs/>
              </w:rPr>
            </w:pPr>
            <w:r w:rsidRPr="00E847E5">
              <w:rPr>
                <w:b/>
                <w:bCs/>
              </w:rPr>
              <w:t>Dimensión</w:t>
            </w:r>
          </w:p>
        </w:tc>
        <w:tc>
          <w:tcPr>
            <w:tcW w:w="4247" w:type="dxa"/>
          </w:tcPr>
          <w:p w14:paraId="2BA7F9B6" w14:textId="27061C08" w:rsidR="00E847E5" w:rsidRPr="00E847E5" w:rsidRDefault="00E847E5" w:rsidP="00E847E5">
            <w:pPr>
              <w:ind w:firstLine="0"/>
              <w:jc w:val="center"/>
              <w:rPr>
                <w:b/>
                <w:bCs/>
              </w:rPr>
            </w:pPr>
            <w:r w:rsidRPr="00E847E5">
              <w:rPr>
                <w:b/>
                <w:bCs/>
              </w:rPr>
              <w:t>Descripción</w:t>
            </w:r>
          </w:p>
        </w:tc>
      </w:tr>
      <w:tr w:rsidR="00E847E5" w14:paraId="6810BDBA" w14:textId="77777777" w:rsidTr="00B9003B">
        <w:tc>
          <w:tcPr>
            <w:tcW w:w="4247" w:type="dxa"/>
          </w:tcPr>
          <w:p w14:paraId="7A9E14A2" w14:textId="51809E22" w:rsidR="00E847E5" w:rsidRDefault="00E847E5" w:rsidP="00E847E5">
            <w:pPr>
              <w:ind w:firstLine="0"/>
            </w:pPr>
            <w:proofErr w:type="spellStart"/>
            <w:r>
              <w:t>Dim_Tiempo</w:t>
            </w:r>
            <w:proofErr w:type="spellEnd"/>
          </w:p>
        </w:tc>
        <w:tc>
          <w:tcPr>
            <w:tcW w:w="4247" w:type="dxa"/>
          </w:tcPr>
          <w:p w14:paraId="1D8A9206" w14:textId="37DABA26" w:rsidR="00E847E5" w:rsidRDefault="00E847E5" w:rsidP="00E847E5">
            <w:pPr>
              <w:ind w:firstLine="0"/>
            </w:pPr>
            <w:r>
              <w:t>Porcentaje de población que se movilizó dada una fecha.</w:t>
            </w:r>
          </w:p>
        </w:tc>
      </w:tr>
      <w:tr w:rsidR="00E847E5" w14:paraId="1D90B472" w14:textId="77777777" w:rsidTr="00B9003B">
        <w:tc>
          <w:tcPr>
            <w:tcW w:w="4247" w:type="dxa"/>
          </w:tcPr>
          <w:p w14:paraId="654B88B2" w14:textId="29C2E509" w:rsidR="00E847E5" w:rsidRDefault="00E847E5" w:rsidP="00E847E5">
            <w:pPr>
              <w:ind w:firstLine="0"/>
            </w:pPr>
            <w:proofErr w:type="spellStart"/>
            <w:r>
              <w:t>Dim_Lugar</w:t>
            </w:r>
            <w:proofErr w:type="spellEnd"/>
          </w:p>
        </w:tc>
        <w:tc>
          <w:tcPr>
            <w:tcW w:w="4247" w:type="dxa"/>
          </w:tcPr>
          <w:p w14:paraId="1DC805BC" w14:textId="439EA2DC" w:rsidR="00E847E5" w:rsidRDefault="00E847E5" w:rsidP="00B9003B">
            <w:pPr>
              <w:keepNext/>
              <w:ind w:firstLine="0"/>
            </w:pPr>
            <w:r>
              <w:t>Porcentaje de población que se movilizó dada su provincia.</w:t>
            </w:r>
          </w:p>
        </w:tc>
      </w:tr>
    </w:tbl>
    <w:p w14:paraId="46AD60E6" w14:textId="077131CA" w:rsidR="00E847E5" w:rsidRDefault="00B9003B" w:rsidP="00B9003B">
      <w:pPr>
        <w:pStyle w:val="Descripcin"/>
        <w:jc w:val="center"/>
      </w:pPr>
      <w:bookmarkStart w:id="36" w:name="_Toc68783653"/>
      <w:r>
        <w:t xml:space="preserve">Tabla </w:t>
      </w:r>
      <w:r w:rsidR="00C13B1C">
        <w:fldChar w:fldCharType="begin"/>
      </w:r>
      <w:r w:rsidR="00C13B1C">
        <w:instrText xml:space="preserve"> SEQ Tabla \* ARABIC </w:instrText>
      </w:r>
      <w:r w:rsidR="00C13B1C">
        <w:fldChar w:fldCharType="separate"/>
      </w:r>
      <w:r w:rsidR="002733B2">
        <w:rPr>
          <w:noProof/>
        </w:rPr>
        <w:t>16</w:t>
      </w:r>
      <w:r w:rsidR="00C13B1C">
        <w:fldChar w:fldCharType="end"/>
      </w:r>
      <w:r>
        <w:t xml:space="preserve"> - Tabla de Dimensiones para </w:t>
      </w:r>
      <w:r w:rsidR="009838DE">
        <w:t>la</w:t>
      </w:r>
      <w:r>
        <w:t xml:space="preserve"> movilidad.</w:t>
      </w:r>
      <w:bookmarkEnd w:id="36"/>
    </w:p>
    <w:p w14:paraId="14659703" w14:textId="15F21A03" w:rsidR="00A83B71" w:rsidRDefault="00A83B71" w:rsidP="00A83B71">
      <w:r>
        <w:t>Como resultado de dicho análisis representamos el siguiente diseño conceptual:</w:t>
      </w:r>
    </w:p>
    <w:p w14:paraId="7D9A65D8" w14:textId="77777777" w:rsidR="008260D3" w:rsidRDefault="006E1FC1" w:rsidP="008260D3">
      <w:pPr>
        <w:keepNext/>
        <w:ind w:firstLine="0"/>
        <w:jc w:val="center"/>
      </w:pPr>
      <w:r>
        <w:rPr>
          <w:noProof/>
        </w:rPr>
        <w:lastRenderedPageBreak/>
        <w:drawing>
          <wp:inline distT="0" distB="0" distL="0" distR="0" wp14:anchorId="3ACC55FA" wp14:editId="2F15B1D5">
            <wp:extent cx="5714203" cy="2043485"/>
            <wp:effectExtent l="0" t="0" r="1270" b="0"/>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Aplicación&#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4302" cy="2057825"/>
                    </a:xfrm>
                    <a:prstGeom prst="rect">
                      <a:avLst/>
                    </a:prstGeom>
                  </pic:spPr>
                </pic:pic>
              </a:graphicData>
            </a:graphic>
          </wp:inline>
        </w:drawing>
      </w:r>
    </w:p>
    <w:p w14:paraId="03DC9B58" w14:textId="0762C246" w:rsidR="00A83B71" w:rsidRDefault="008260D3" w:rsidP="008260D3">
      <w:pPr>
        <w:pStyle w:val="Descripcin"/>
        <w:jc w:val="center"/>
      </w:pPr>
      <w:bookmarkStart w:id="37" w:name="_Toc68783670"/>
      <w:r>
        <w:t xml:space="preserve">Ilustración </w:t>
      </w:r>
      <w:r w:rsidR="00C920F4">
        <w:fldChar w:fldCharType="begin"/>
      </w:r>
      <w:r w:rsidR="00C920F4">
        <w:instrText xml:space="preserve"> SEQ Ilustración \* ARABIC </w:instrText>
      </w:r>
      <w:r w:rsidR="00C920F4">
        <w:fldChar w:fldCharType="separate"/>
      </w:r>
      <w:r w:rsidR="00CA15C5">
        <w:rPr>
          <w:noProof/>
        </w:rPr>
        <w:t>5</w:t>
      </w:r>
      <w:r w:rsidR="00C920F4">
        <w:rPr>
          <w:noProof/>
        </w:rPr>
        <w:fldChar w:fldCharType="end"/>
      </w:r>
      <w:r>
        <w:t xml:space="preserve"> - </w:t>
      </w:r>
      <w:r w:rsidRPr="00513C0D">
        <w:t>Diseño conceptual de la evolución de la movilidad.</w:t>
      </w:r>
      <w:bookmarkEnd w:id="37"/>
    </w:p>
    <w:p w14:paraId="585DE478" w14:textId="02B92EC1" w:rsidR="006E1FC1" w:rsidRDefault="006E1FC1" w:rsidP="006E1FC1">
      <w:r>
        <w:t>Como podemos apreciar en la anterior ilustración, el hecho ha cambiado un poco respecto a los anteriores, en este caso tenemos dos Celdas, esto es debido a que no es lo mismo el porcentaje por día que la media del porcentaje por mes</w:t>
      </w:r>
      <w:r w:rsidR="003F779C">
        <w:t>, es decir, tenemos diferentes granularidades</w:t>
      </w:r>
      <w:r>
        <w:t>.</w:t>
      </w:r>
    </w:p>
    <w:p w14:paraId="154358AA" w14:textId="0A5454DB" w:rsidR="00424396" w:rsidRDefault="00424396" w:rsidP="006E1FC1">
      <w:r>
        <w:t>Hasta ahora no hemos tenido ese “problema”, ya que para el hecho de las llamadas al 112 no teníamos el atributo día, por lo tanto podíamos interpretar que las llamadas todas tienen el mismo día o directamente los cálculos se hacen a partir del mes. Por otro lado, el hecho de las infracciones sí que tenía como atributo el día pero todas las métricas</w:t>
      </w:r>
      <w:r w:rsidR="00A1598A">
        <w:t xml:space="preserve"> tanto derivadas como no</w:t>
      </w:r>
      <w:r>
        <w:t xml:space="preserve"> se calcula</w:t>
      </w:r>
      <w:r w:rsidR="009A5D3B">
        <w:t>n</w:t>
      </w:r>
      <w:r>
        <w:t xml:space="preserve"> a partir del día no del mes, </w:t>
      </w:r>
      <w:r w:rsidR="00A1598A">
        <w:t xml:space="preserve">es decir, </w:t>
      </w:r>
      <w:r>
        <w:t>son un recuento diario, aunque con ello podemos tener las perspectiva mensual o anual.</w:t>
      </w:r>
    </w:p>
    <w:p w14:paraId="6048098F" w14:textId="168CAA13" w:rsidR="00CE3A3E" w:rsidRPr="006E1FC1" w:rsidRDefault="00CE3A3E" w:rsidP="006E1FC1">
      <w:r>
        <w:t>Por lo tanto, el enfoque de este hecho es completamente diferente a los demás con el objetivo de cumplir los requisitos definidos en el primer apartado de la práctica.</w:t>
      </w:r>
    </w:p>
    <w:p w14:paraId="111F1A17" w14:textId="00B752E8" w:rsidR="00A83B71" w:rsidRDefault="00D4684C" w:rsidP="00A83B71">
      <w:r>
        <w:t>Finalmente, nos queda diseñar la última estrella, la cual nos indica el porcentaje de población que evitaba las aglomeraciones, según el grupo de edad y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4684C" w14:paraId="4392A871" w14:textId="77777777" w:rsidTr="00FF0774">
        <w:tc>
          <w:tcPr>
            <w:tcW w:w="4247" w:type="dxa"/>
          </w:tcPr>
          <w:p w14:paraId="54C5CE75" w14:textId="4B6395C8" w:rsidR="00D4684C" w:rsidRPr="00D4684C" w:rsidRDefault="00D4684C" w:rsidP="00D4684C">
            <w:pPr>
              <w:ind w:firstLine="0"/>
              <w:jc w:val="center"/>
              <w:rPr>
                <w:b/>
                <w:bCs/>
              </w:rPr>
            </w:pPr>
            <w:r w:rsidRPr="00D4684C">
              <w:rPr>
                <w:b/>
                <w:bCs/>
              </w:rPr>
              <w:t>Hecho</w:t>
            </w:r>
          </w:p>
        </w:tc>
        <w:tc>
          <w:tcPr>
            <w:tcW w:w="4247" w:type="dxa"/>
          </w:tcPr>
          <w:p w14:paraId="438E424F" w14:textId="2928CD20" w:rsidR="00D4684C" w:rsidRPr="00D4684C" w:rsidRDefault="00D4684C" w:rsidP="00D4684C">
            <w:pPr>
              <w:ind w:firstLine="0"/>
              <w:jc w:val="center"/>
              <w:rPr>
                <w:b/>
                <w:bCs/>
              </w:rPr>
            </w:pPr>
            <w:r w:rsidRPr="00D4684C">
              <w:rPr>
                <w:b/>
                <w:bCs/>
              </w:rPr>
              <w:t>Descripción</w:t>
            </w:r>
          </w:p>
        </w:tc>
      </w:tr>
      <w:tr w:rsidR="00D4684C" w14:paraId="68AB9AB1" w14:textId="77777777" w:rsidTr="00FF0774">
        <w:tc>
          <w:tcPr>
            <w:tcW w:w="4247" w:type="dxa"/>
          </w:tcPr>
          <w:p w14:paraId="6C54C56C" w14:textId="633CAF1F" w:rsidR="00D4684C" w:rsidRDefault="00D4684C" w:rsidP="00A83B71">
            <w:pPr>
              <w:ind w:firstLine="0"/>
            </w:pPr>
            <w:proofErr w:type="spellStart"/>
            <w:r>
              <w:t>Fact_Evitacion_Aglomeracion</w:t>
            </w:r>
            <w:proofErr w:type="spellEnd"/>
          </w:p>
        </w:tc>
        <w:tc>
          <w:tcPr>
            <w:tcW w:w="4247" w:type="dxa"/>
          </w:tcPr>
          <w:p w14:paraId="0B26C04A" w14:textId="00B9DDEE" w:rsidR="00D4684C" w:rsidRDefault="00D4684C" w:rsidP="00FF0774">
            <w:pPr>
              <w:keepNext/>
              <w:ind w:firstLine="0"/>
            </w:pPr>
            <w:r>
              <w:t>Porcentaje de población que evitaba aglomeraciones.</w:t>
            </w:r>
          </w:p>
        </w:tc>
      </w:tr>
    </w:tbl>
    <w:p w14:paraId="13F43612" w14:textId="5BCE5C90" w:rsidR="00D4684C" w:rsidRDefault="00FF0774" w:rsidP="00FF0774">
      <w:pPr>
        <w:pStyle w:val="Descripcin"/>
        <w:jc w:val="center"/>
      </w:pPr>
      <w:bookmarkStart w:id="38" w:name="_Toc68783654"/>
      <w:r>
        <w:t xml:space="preserve">Tabla </w:t>
      </w:r>
      <w:r w:rsidR="00C13B1C">
        <w:fldChar w:fldCharType="begin"/>
      </w:r>
      <w:r w:rsidR="00C13B1C">
        <w:instrText xml:space="preserve"> SEQ Tabla \* ARABIC </w:instrText>
      </w:r>
      <w:r w:rsidR="00C13B1C">
        <w:fldChar w:fldCharType="separate"/>
      </w:r>
      <w:r w:rsidR="002733B2">
        <w:rPr>
          <w:noProof/>
        </w:rPr>
        <w:t>17</w:t>
      </w:r>
      <w:r w:rsidR="00C13B1C">
        <w:fldChar w:fldCharType="end"/>
      </w:r>
      <w:r>
        <w:t xml:space="preserve"> - Tabla de Hechos de la evitación de la</w:t>
      </w:r>
      <w:r w:rsidR="009F0194">
        <w:t>s</w:t>
      </w:r>
      <w:r>
        <w:t xml:space="preserve"> aglomeraci</w:t>
      </w:r>
      <w:r w:rsidR="009F0194">
        <w:t>ones</w:t>
      </w:r>
      <w:r>
        <w:t>.</w:t>
      </w:r>
      <w:bookmarkEnd w:id="38"/>
    </w:p>
    <w:p w14:paraId="036C4F99" w14:textId="1C3910DE" w:rsidR="001762DD" w:rsidRDefault="001762DD" w:rsidP="001762DD">
      <w:r>
        <w:t>Las dimensiones que hemos identificado son la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762DD" w14:paraId="780184E2" w14:textId="77777777" w:rsidTr="009F0194">
        <w:tc>
          <w:tcPr>
            <w:tcW w:w="4247" w:type="dxa"/>
          </w:tcPr>
          <w:p w14:paraId="575CEA3C" w14:textId="70A4115D" w:rsidR="001762DD" w:rsidRPr="001762DD" w:rsidRDefault="001762DD" w:rsidP="001762DD">
            <w:pPr>
              <w:ind w:firstLine="0"/>
              <w:jc w:val="center"/>
              <w:rPr>
                <w:b/>
                <w:bCs/>
              </w:rPr>
            </w:pPr>
            <w:r w:rsidRPr="001762DD">
              <w:rPr>
                <w:b/>
                <w:bCs/>
              </w:rPr>
              <w:t>Dimensión</w:t>
            </w:r>
          </w:p>
        </w:tc>
        <w:tc>
          <w:tcPr>
            <w:tcW w:w="4247" w:type="dxa"/>
          </w:tcPr>
          <w:p w14:paraId="2292E254" w14:textId="11A4E36E" w:rsidR="001762DD" w:rsidRPr="001762DD" w:rsidRDefault="001762DD" w:rsidP="001762DD">
            <w:pPr>
              <w:ind w:firstLine="0"/>
              <w:jc w:val="center"/>
              <w:rPr>
                <w:b/>
                <w:bCs/>
              </w:rPr>
            </w:pPr>
            <w:r w:rsidRPr="001762DD">
              <w:rPr>
                <w:b/>
                <w:bCs/>
              </w:rPr>
              <w:t>Descripción</w:t>
            </w:r>
          </w:p>
        </w:tc>
      </w:tr>
      <w:tr w:rsidR="001762DD" w14:paraId="3E8D0886" w14:textId="77777777" w:rsidTr="009F0194">
        <w:tc>
          <w:tcPr>
            <w:tcW w:w="4247" w:type="dxa"/>
          </w:tcPr>
          <w:p w14:paraId="6D53C02B" w14:textId="77182524" w:rsidR="001762DD" w:rsidRDefault="001762DD" w:rsidP="001762DD">
            <w:pPr>
              <w:ind w:firstLine="0"/>
            </w:pPr>
            <w:proofErr w:type="spellStart"/>
            <w:r>
              <w:lastRenderedPageBreak/>
              <w:t>Dim_Lugar</w:t>
            </w:r>
            <w:proofErr w:type="spellEnd"/>
          </w:p>
        </w:tc>
        <w:tc>
          <w:tcPr>
            <w:tcW w:w="4247" w:type="dxa"/>
          </w:tcPr>
          <w:p w14:paraId="41002B61" w14:textId="0F4C13B0" w:rsidR="001762DD" w:rsidRDefault="001762DD" w:rsidP="001762DD">
            <w:pPr>
              <w:ind w:firstLine="0"/>
            </w:pPr>
            <w:r>
              <w:t>Porcentaje de población que evitaba las aglomeraciones según la provincia.</w:t>
            </w:r>
          </w:p>
        </w:tc>
      </w:tr>
      <w:tr w:rsidR="001762DD" w14:paraId="7AACD76D" w14:textId="77777777" w:rsidTr="009F0194">
        <w:tc>
          <w:tcPr>
            <w:tcW w:w="4247" w:type="dxa"/>
          </w:tcPr>
          <w:p w14:paraId="438CBFD1" w14:textId="17D8D911" w:rsidR="001762DD" w:rsidRDefault="001762DD" w:rsidP="001762DD">
            <w:pPr>
              <w:ind w:firstLine="0"/>
            </w:pPr>
            <w:proofErr w:type="spellStart"/>
            <w:r>
              <w:t>Dim_Grupo_Edad</w:t>
            </w:r>
            <w:proofErr w:type="spellEnd"/>
          </w:p>
        </w:tc>
        <w:tc>
          <w:tcPr>
            <w:tcW w:w="4247" w:type="dxa"/>
          </w:tcPr>
          <w:p w14:paraId="09A7852D" w14:textId="5C77EC23" w:rsidR="001762DD" w:rsidRDefault="001762DD" w:rsidP="009F0194">
            <w:pPr>
              <w:keepNext/>
              <w:ind w:firstLine="0"/>
            </w:pPr>
            <w:r>
              <w:t>Porcentaje de población que evitaba las aglomeraciones según el grupo de edad.</w:t>
            </w:r>
          </w:p>
        </w:tc>
      </w:tr>
    </w:tbl>
    <w:p w14:paraId="5448E831" w14:textId="2ABAD1FF" w:rsidR="001762DD" w:rsidRDefault="009F0194" w:rsidP="009F0194">
      <w:pPr>
        <w:pStyle w:val="Descripcin"/>
      </w:pPr>
      <w:bookmarkStart w:id="39" w:name="_Toc68783655"/>
      <w:r>
        <w:t xml:space="preserve">Tabla </w:t>
      </w:r>
      <w:r w:rsidR="00C13B1C">
        <w:fldChar w:fldCharType="begin"/>
      </w:r>
      <w:r w:rsidR="00C13B1C">
        <w:instrText xml:space="preserve"> SEQ Tabla \* ARABIC </w:instrText>
      </w:r>
      <w:r w:rsidR="00C13B1C">
        <w:fldChar w:fldCharType="separate"/>
      </w:r>
      <w:r w:rsidR="002733B2">
        <w:rPr>
          <w:noProof/>
        </w:rPr>
        <w:t>18</w:t>
      </w:r>
      <w:r w:rsidR="00C13B1C">
        <w:fldChar w:fldCharType="end"/>
      </w:r>
      <w:r>
        <w:t xml:space="preserve"> - Tabla de Dimensiones de la evitación de las aglomeraciones.</w:t>
      </w:r>
      <w:bookmarkEnd w:id="39"/>
    </w:p>
    <w:p w14:paraId="74549E71" w14:textId="7A6A3F2F" w:rsidR="00DE2781" w:rsidRDefault="00DE2781" w:rsidP="00DE2781">
      <w:r>
        <w:t>Como resultado del anterior análisis, obtenemos el siguiente diseño conceptual:</w:t>
      </w:r>
    </w:p>
    <w:p w14:paraId="76F1EB8A" w14:textId="77777777" w:rsidR="00A847FF" w:rsidRDefault="00A847FF" w:rsidP="00A847FF">
      <w:pPr>
        <w:keepNext/>
        <w:ind w:firstLine="0"/>
        <w:jc w:val="center"/>
      </w:pPr>
      <w:r>
        <w:rPr>
          <w:noProof/>
        </w:rPr>
        <w:drawing>
          <wp:inline distT="0" distB="0" distL="0" distR="0" wp14:anchorId="4B4A7275" wp14:editId="4CAA56FF">
            <wp:extent cx="5639673" cy="1542554"/>
            <wp:effectExtent l="0" t="0" r="0" b="635"/>
            <wp:docPr id="14" name="Imagen 14"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Interfaz de usuario gráfica&#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685861" cy="1555187"/>
                    </a:xfrm>
                    <a:prstGeom prst="rect">
                      <a:avLst/>
                    </a:prstGeom>
                  </pic:spPr>
                </pic:pic>
              </a:graphicData>
            </a:graphic>
          </wp:inline>
        </w:drawing>
      </w:r>
    </w:p>
    <w:p w14:paraId="33FA97E4" w14:textId="3AADA321" w:rsidR="00A847FF" w:rsidRPr="00A847FF" w:rsidRDefault="00A847FF" w:rsidP="004E5568">
      <w:pPr>
        <w:pStyle w:val="Descripcin"/>
        <w:jc w:val="center"/>
      </w:pPr>
      <w:bookmarkStart w:id="40" w:name="_Toc68783671"/>
      <w:r>
        <w:t xml:space="preserve">Ilustración </w:t>
      </w:r>
      <w:r w:rsidR="00C920F4">
        <w:fldChar w:fldCharType="begin"/>
      </w:r>
      <w:r w:rsidR="00C920F4">
        <w:instrText xml:space="preserve"> SEQ Ilustración \* ARABIC </w:instrText>
      </w:r>
      <w:r w:rsidR="00C920F4">
        <w:fldChar w:fldCharType="separate"/>
      </w:r>
      <w:r w:rsidR="00CA15C5">
        <w:rPr>
          <w:noProof/>
        </w:rPr>
        <w:t>6</w:t>
      </w:r>
      <w:r w:rsidR="00C920F4">
        <w:rPr>
          <w:noProof/>
        </w:rPr>
        <w:fldChar w:fldCharType="end"/>
      </w:r>
      <w:r>
        <w:t xml:space="preserve"> - Diseño conceptual de la evitación de las aglomeraciones.</w:t>
      </w:r>
      <w:bookmarkEnd w:id="40"/>
    </w:p>
    <w:p w14:paraId="6B36ADB8" w14:textId="6DBB0765" w:rsidR="003666C9" w:rsidRDefault="003666C9" w:rsidP="003666C9">
      <w:pPr>
        <w:pStyle w:val="Ttulo4"/>
        <w:ind w:firstLine="0"/>
      </w:pPr>
      <w:r>
        <w:t>Diseño lógico</w:t>
      </w:r>
    </w:p>
    <w:p w14:paraId="3B17B11E" w14:textId="049213BB" w:rsidR="003666C9" w:rsidRDefault="00AC0D88" w:rsidP="003666C9">
      <w:r>
        <w:t>Una vez que hemos definidos el modelo conceptual, tenemos que identificar cada una de las métricas que tienen nuestros hechos y los atributos que tienen nuestras dimensiones.</w:t>
      </w:r>
    </w:p>
    <w:p w14:paraId="730BB097" w14:textId="6E02A0B4" w:rsidR="00977A10" w:rsidRDefault="00977A10" w:rsidP="003666C9">
      <w:r>
        <w:t>Respecto a la gestión de las llamadas al 112,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88"/>
        <w:gridCol w:w="3240"/>
        <w:gridCol w:w="2576"/>
      </w:tblGrid>
      <w:tr w:rsidR="00977A10" w14:paraId="22F4064D" w14:textId="77777777" w:rsidTr="009E6097">
        <w:tc>
          <w:tcPr>
            <w:tcW w:w="2831" w:type="dxa"/>
          </w:tcPr>
          <w:p w14:paraId="296F6900" w14:textId="69FF437B" w:rsidR="00977A10" w:rsidRPr="00977A10" w:rsidRDefault="00977A10" w:rsidP="00977A10">
            <w:pPr>
              <w:ind w:firstLine="0"/>
              <w:jc w:val="center"/>
              <w:rPr>
                <w:b/>
                <w:bCs/>
              </w:rPr>
            </w:pPr>
            <w:r w:rsidRPr="00977A10">
              <w:rPr>
                <w:b/>
                <w:bCs/>
              </w:rPr>
              <w:t>Hecho</w:t>
            </w:r>
          </w:p>
        </w:tc>
        <w:tc>
          <w:tcPr>
            <w:tcW w:w="2831" w:type="dxa"/>
          </w:tcPr>
          <w:p w14:paraId="321BEEA8" w14:textId="5427DBB8" w:rsidR="00977A10" w:rsidRPr="00977A10" w:rsidRDefault="00977A10" w:rsidP="00977A10">
            <w:pPr>
              <w:ind w:firstLine="0"/>
              <w:jc w:val="center"/>
              <w:rPr>
                <w:b/>
                <w:bCs/>
              </w:rPr>
            </w:pPr>
            <w:r w:rsidRPr="00977A10">
              <w:rPr>
                <w:b/>
                <w:bCs/>
              </w:rPr>
              <w:t>Métrica</w:t>
            </w:r>
          </w:p>
        </w:tc>
        <w:tc>
          <w:tcPr>
            <w:tcW w:w="2832" w:type="dxa"/>
          </w:tcPr>
          <w:p w14:paraId="749F6BB5" w14:textId="51FB93D0" w:rsidR="00977A10" w:rsidRPr="00977A10" w:rsidRDefault="00977A10" w:rsidP="00977A10">
            <w:pPr>
              <w:ind w:firstLine="0"/>
              <w:jc w:val="center"/>
              <w:rPr>
                <w:b/>
                <w:bCs/>
              </w:rPr>
            </w:pPr>
            <w:r w:rsidRPr="00977A10">
              <w:rPr>
                <w:b/>
                <w:bCs/>
              </w:rPr>
              <w:t>Descripción</w:t>
            </w:r>
          </w:p>
        </w:tc>
      </w:tr>
      <w:tr w:rsidR="00977A10" w14:paraId="331ACA15" w14:textId="77777777" w:rsidTr="009E6097">
        <w:tc>
          <w:tcPr>
            <w:tcW w:w="2831" w:type="dxa"/>
          </w:tcPr>
          <w:p w14:paraId="06A28215" w14:textId="239CF9C1" w:rsidR="00977A10" w:rsidRDefault="00977A10" w:rsidP="003666C9">
            <w:pPr>
              <w:ind w:firstLine="0"/>
            </w:pPr>
            <w:r>
              <w:t>Fact_Llamadas112</w:t>
            </w:r>
          </w:p>
        </w:tc>
        <w:tc>
          <w:tcPr>
            <w:tcW w:w="2831" w:type="dxa"/>
          </w:tcPr>
          <w:p w14:paraId="23650565" w14:textId="7B2FF42B" w:rsidR="00977A10" w:rsidRDefault="00977A10" w:rsidP="003666C9">
            <w:pPr>
              <w:ind w:firstLine="0"/>
            </w:pPr>
            <w:proofErr w:type="spellStart"/>
            <w:r>
              <w:t>N_Llamadas</w:t>
            </w:r>
            <w:proofErr w:type="spellEnd"/>
          </w:p>
        </w:tc>
        <w:tc>
          <w:tcPr>
            <w:tcW w:w="2832" w:type="dxa"/>
          </w:tcPr>
          <w:p w14:paraId="758CBC25" w14:textId="3AA42627" w:rsidR="00977A10" w:rsidRDefault="00977A10" w:rsidP="003666C9">
            <w:pPr>
              <w:ind w:firstLine="0"/>
            </w:pPr>
            <w:r>
              <w:t>Número de llamadas que se han realizado.</w:t>
            </w:r>
          </w:p>
        </w:tc>
      </w:tr>
      <w:tr w:rsidR="00977A10" w14:paraId="0A553D06" w14:textId="77777777" w:rsidTr="009E6097">
        <w:tc>
          <w:tcPr>
            <w:tcW w:w="2831" w:type="dxa"/>
          </w:tcPr>
          <w:p w14:paraId="5BC06121" w14:textId="0215D4F5" w:rsidR="00977A10" w:rsidRDefault="00977A10" w:rsidP="003666C9">
            <w:pPr>
              <w:ind w:firstLine="0"/>
            </w:pPr>
            <w:r>
              <w:t>Fact_Llamadas112</w:t>
            </w:r>
          </w:p>
        </w:tc>
        <w:tc>
          <w:tcPr>
            <w:tcW w:w="2831" w:type="dxa"/>
          </w:tcPr>
          <w:p w14:paraId="7E5B1988" w14:textId="005C2458" w:rsidR="00977A10" w:rsidRDefault="00977A10" w:rsidP="003666C9">
            <w:pPr>
              <w:ind w:firstLine="0"/>
            </w:pPr>
            <w:proofErr w:type="spellStart"/>
            <w:r>
              <w:t>N_Suma_Llamadas_Mensuales</w:t>
            </w:r>
            <w:proofErr w:type="spellEnd"/>
          </w:p>
        </w:tc>
        <w:tc>
          <w:tcPr>
            <w:tcW w:w="2832" w:type="dxa"/>
          </w:tcPr>
          <w:p w14:paraId="07EF81DA" w14:textId="52E33F5F" w:rsidR="00977A10" w:rsidRDefault="00597711" w:rsidP="009E6097">
            <w:pPr>
              <w:keepNext/>
              <w:ind w:firstLine="0"/>
            </w:pPr>
            <w:r>
              <w:t xml:space="preserve">Número que </w:t>
            </w:r>
            <w:r w:rsidR="00E35D2F">
              <w:t>hace el recuento de las llamadas mensuales.</w:t>
            </w:r>
          </w:p>
        </w:tc>
      </w:tr>
    </w:tbl>
    <w:p w14:paraId="75DC0C8D" w14:textId="3A801013" w:rsidR="00977A10" w:rsidRDefault="009E6097" w:rsidP="009E6097">
      <w:pPr>
        <w:pStyle w:val="Descripcin"/>
        <w:jc w:val="center"/>
      </w:pPr>
      <w:bookmarkStart w:id="41" w:name="_Toc68783656"/>
      <w:r>
        <w:t xml:space="preserve">Tabla </w:t>
      </w:r>
      <w:r w:rsidR="00C13B1C">
        <w:fldChar w:fldCharType="begin"/>
      </w:r>
      <w:r w:rsidR="00C13B1C">
        <w:instrText xml:space="preserve"> SEQ Tabla \* ARABIC </w:instrText>
      </w:r>
      <w:r w:rsidR="00C13B1C">
        <w:fldChar w:fldCharType="separate"/>
      </w:r>
      <w:r w:rsidR="002733B2">
        <w:rPr>
          <w:noProof/>
        </w:rPr>
        <w:t>19</w:t>
      </w:r>
      <w:r w:rsidR="00C13B1C">
        <w:fldChar w:fldCharType="end"/>
      </w:r>
      <w:r>
        <w:t>- Tabla de Métricas para las llamadas al 112.</w:t>
      </w:r>
      <w:bookmarkEnd w:id="41"/>
    </w:p>
    <w:p w14:paraId="3EE09C64" w14:textId="7A3CD8F9" w:rsidR="009E6097" w:rsidRDefault="009E6097" w:rsidP="009E6097">
      <w:r>
        <w:t>Respecto a los atributos que hay dentro de cada dimensión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9E6097" w14:paraId="7AEA73CD" w14:textId="77777777" w:rsidTr="0071185C">
        <w:tc>
          <w:tcPr>
            <w:tcW w:w="4247" w:type="dxa"/>
          </w:tcPr>
          <w:p w14:paraId="57CD9721" w14:textId="7AB79BB7" w:rsidR="009E6097" w:rsidRPr="009E6097" w:rsidRDefault="009E6097" w:rsidP="009E6097">
            <w:pPr>
              <w:ind w:firstLine="0"/>
              <w:jc w:val="center"/>
              <w:rPr>
                <w:b/>
                <w:bCs/>
              </w:rPr>
            </w:pPr>
            <w:r w:rsidRPr="009E6097">
              <w:rPr>
                <w:b/>
                <w:bCs/>
              </w:rPr>
              <w:t>Dimensión</w:t>
            </w:r>
          </w:p>
        </w:tc>
        <w:tc>
          <w:tcPr>
            <w:tcW w:w="4247" w:type="dxa"/>
          </w:tcPr>
          <w:p w14:paraId="052BC327" w14:textId="4D0620EE" w:rsidR="009E6097" w:rsidRPr="009E6097" w:rsidRDefault="009E6097" w:rsidP="009E6097">
            <w:pPr>
              <w:ind w:firstLine="0"/>
              <w:jc w:val="center"/>
              <w:rPr>
                <w:b/>
                <w:bCs/>
              </w:rPr>
            </w:pPr>
            <w:r w:rsidRPr="009E6097">
              <w:rPr>
                <w:b/>
                <w:bCs/>
              </w:rPr>
              <w:t>Atributos descriptores</w:t>
            </w:r>
          </w:p>
        </w:tc>
      </w:tr>
      <w:tr w:rsidR="009E6097" w14:paraId="5717AF20" w14:textId="77777777" w:rsidTr="0071185C">
        <w:tc>
          <w:tcPr>
            <w:tcW w:w="4247" w:type="dxa"/>
          </w:tcPr>
          <w:p w14:paraId="0F696800" w14:textId="0F75DA01" w:rsidR="009E6097" w:rsidRDefault="004C1C86" w:rsidP="009E6097">
            <w:pPr>
              <w:ind w:firstLine="0"/>
            </w:pPr>
            <w:proofErr w:type="spellStart"/>
            <w:r>
              <w:lastRenderedPageBreak/>
              <w:t>Dim_Tiempo</w:t>
            </w:r>
            <w:proofErr w:type="spellEnd"/>
          </w:p>
        </w:tc>
        <w:tc>
          <w:tcPr>
            <w:tcW w:w="4247" w:type="dxa"/>
          </w:tcPr>
          <w:p w14:paraId="59C78A76" w14:textId="499A60CF" w:rsidR="009E6097" w:rsidRDefault="00EB378A" w:rsidP="009E6097">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t xml:space="preserve">, </w:t>
            </w:r>
            <w:proofErr w:type="spellStart"/>
            <w:r>
              <w:t>D_DiaMesAño</w:t>
            </w:r>
            <w:proofErr w:type="spellEnd"/>
            <w:r>
              <w:t xml:space="preserve">, </w:t>
            </w:r>
            <w:proofErr w:type="spellStart"/>
            <w:r>
              <w:t>S_MesAño</w:t>
            </w:r>
            <w:proofErr w:type="spellEnd"/>
          </w:p>
        </w:tc>
      </w:tr>
      <w:tr w:rsidR="009E6097" w14:paraId="78C67518" w14:textId="77777777" w:rsidTr="0071185C">
        <w:tc>
          <w:tcPr>
            <w:tcW w:w="4247" w:type="dxa"/>
          </w:tcPr>
          <w:p w14:paraId="42A64BCC" w14:textId="4DA0ABED" w:rsidR="009E6097" w:rsidRDefault="001538E8" w:rsidP="009E6097">
            <w:pPr>
              <w:ind w:firstLine="0"/>
            </w:pPr>
            <w:proofErr w:type="spellStart"/>
            <w:r>
              <w:t>Dim_Tipologia</w:t>
            </w:r>
            <w:proofErr w:type="spellEnd"/>
          </w:p>
        </w:tc>
        <w:tc>
          <w:tcPr>
            <w:tcW w:w="4247" w:type="dxa"/>
          </w:tcPr>
          <w:p w14:paraId="00B69D8A" w14:textId="517C30D6" w:rsidR="009E6097" w:rsidRDefault="001538E8" w:rsidP="009E6097">
            <w:pPr>
              <w:keepNext/>
              <w:ind w:firstLine="0"/>
            </w:pPr>
            <w:proofErr w:type="spellStart"/>
            <w:r>
              <w:t>S_T</w:t>
            </w:r>
            <w:r w:rsidR="001150F4">
              <w:t>ip</w:t>
            </w:r>
            <w:r w:rsidR="00F4713B">
              <w:t>o</w:t>
            </w:r>
            <w:proofErr w:type="spellEnd"/>
          </w:p>
        </w:tc>
      </w:tr>
      <w:tr w:rsidR="001150F4" w14:paraId="6F4921A4" w14:textId="77777777" w:rsidTr="0071185C">
        <w:tc>
          <w:tcPr>
            <w:tcW w:w="4247" w:type="dxa"/>
          </w:tcPr>
          <w:p w14:paraId="7D94F909" w14:textId="115572F6" w:rsidR="001150F4" w:rsidRDefault="001150F4" w:rsidP="009E6097">
            <w:pPr>
              <w:ind w:firstLine="0"/>
            </w:pPr>
            <w:proofErr w:type="spellStart"/>
            <w:r>
              <w:t>Dim_Lugar</w:t>
            </w:r>
            <w:proofErr w:type="spellEnd"/>
          </w:p>
        </w:tc>
        <w:tc>
          <w:tcPr>
            <w:tcW w:w="4247" w:type="dxa"/>
          </w:tcPr>
          <w:p w14:paraId="5722DB6F" w14:textId="246A6BD8" w:rsidR="001150F4" w:rsidRDefault="001150F4" w:rsidP="009E6097">
            <w:pPr>
              <w:keepNext/>
              <w:ind w:firstLine="0"/>
            </w:pPr>
            <w:proofErr w:type="spellStart"/>
            <w:r>
              <w:t>S_Municipio</w:t>
            </w:r>
            <w:proofErr w:type="spellEnd"/>
            <w:r>
              <w:t xml:space="preserve">, </w:t>
            </w:r>
            <w:proofErr w:type="spellStart"/>
            <w:r>
              <w:t>S_Comarca</w:t>
            </w:r>
            <w:proofErr w:type="spellEnd"/>
            <w:r>
              <w:t xml:space="preserve">, </w:t>
            </w:r>
            <w:proofErr w:type="spellStart"/>
            <w:r>
              <w:t>S_Provincia</w:t>
            </w:r>
            <w:proofErr w:type="spellEnd"/>
          </w:p>
        </w:tc>
      </w:tr>
    </w:tbl>
    <w:p w14:paraId="0B5CBED9" w14:textId="24423A12" w:rsidR="009E6097" w:rsidRDefault="009E6097" w:rsidP="009E6097">
      <w:pPr>
        <w:pStyle w:val="Descripcin"/>
        <w:jc w:val="center"/>
      </w:pPr>
      <w:bookmarkStart w:id="42" w:name="_Toc68783657"/>
      <w:r>
        <w:t xml:space="preserve">Tabla </w:t>
      </w:r>
      <w:r w:rsidR="00C13B1C">
        <w:fldChar w:fldCharType="begin"/>
      </w:r>
      <w:r w:rsidR="00C13B1C">
        <w:instrText xml:space="preserve"> SEQ Tabla \* ARABIC </w:instrText>
      </w:r>
      <w:r w:rsidR="00C13B1C">
        <w:fldChar w:fldCharType="separate"/>
      </w:r>
      <w:r w:rsidR="002733B2">
        <w:rPr>
          <w:noProof/>
        </w:rPr>
        <w:t>20</w:t>
      </w:r>
      <w:r w:rsidR="00C13B1C">
        <w:fldChar w:fldCharType="end"/>
      </w:r>
      <w:r>
        <w:t xml:space="preserve"> - Tabla de Atributos para las llamadas al 112.</w:t>
      </w:r>
      <w:bookmarkEnd w:id="42"/>
    </w:p>
    <w:p w14:paraId="43F682D1" w14:textId="3009A4A3" w:rsidR="0071185C" w:rsidRDefault="0071185C" w:rsidP="0071185C">
      <w:r>
        <w:t>Cabe destacar, que vamos a tener atributos descriptores para cada uno de los niveles que hay dentro de una dimensión.</w:t>
      </w:r>
    </w:p>
    <w:p w14:paraId="7CFDBB5B" w14:textId="05D81EE5" w:rsidR="00C05F1F" w:rsidRDefault="00C05F1F" w:rsidP="0071185C">
      <w:r>
        <w:t xml:space="preserve">Por otro lado, como regla general para definir </w:t>
      </w:r>
      <w:r w:rsidR="00B12437">
        <w:t xml:space="preserve">tanto </w:t>
      </w:r>
      <w:r>
        <w:t>los atributos</w:t>
      </w:r>
      <w:r w:rsidR="00B12437">
        <w:t xml:space="preserve"> como las métricas</w:t>
      </w:r>
      <w:r>
        <w:t>, podemos ver que empiezan por:</w:t>
      </w:r>
    </w:p>
    <w:p w14:paraId="0E89B7B9" w14:textId="30DDC6D9" w:rsidR="00C05F1F" w:rsidRDefault="00C05F1F" w:rsidP="00C05F1F">
      <w:pPr>
        <w:pStyle w:val="Prrafodelista"/>
        <w:numPr>
          <w:ilvl w:val="0"/>
          <w:numId w:val="10"/>
        </w:numPr>
      </w:pPr>
      <w:r>
        <w:t xml:space="preserve">D: si es de tipo </w:t>
      </w:r>
      <w:r>
        <w:rPr>
          <w:i/>
          <w:iCs/>
        </w:rPr>
        <w:t>Date</w:t>
      </w:r>
      <w:r>
        <w:t>.</w:t>
      </w:r>
    </w:p>
    <w:p w14:paraId="472244CE" w14:textId="77777777" w:rsidR="00C05F1F" w:rsidRDefault="00C05F1F" w:rsidP="00C05F1F">
      <w:pPr>
        <w:pStyle w:val="Prrafodelista"/>
        <w:ind w:left="1117" w:firstLine="0"/>
      </w:pPr>
    </w:p>
    <w:p w14:paraId="3EF750A6" w14:textId="46C1F0D2" w:rsidR="00C05F1F" w:rsidRDefault="00C05F1F" w:rsidP="00C05F1F">
      <w:pPr>
        <w:pStyle w:val="Prrafodelista"/>
        <w:numPr>
          <w:ilvl w:val="0"/>
          <w:numId w:val="10"/>
        </w:numPr>
      </w:pPr>
      <w:r>
        <w:t xml:space="preserve">S: si es de tipo </w:t>
      </w:r>
      <w:proofErr w:type="spellStart"/>
      <w:r>
        <w:rPr>
          <w:i/>
          <w:iCs/>
        </w:rPr>
        <w:t>String</w:t>
      </w:r>
      <w:proofErr w:type="spellEnd"/>
      <w:r>
        <w:t>.</w:t>
      </w:r>
    </w:p>
    <w:p w14:paraId="5A9C1FDB" w14:textId="77777777" w:rsidR="00C05F1F" w:rsidRDefault="00C05F1F" w:rsidP="00C05F1F">
      <w:pPr>
        <w:pStyle w:val="Prrafodelista"/>
      </w:pPr>
    </w:p>
    <w:p w14:paraId="194080DB" w14:textId="0444180B" w:rsidR="00C05F1F" w:rsidRPr="0071185C" w:rsidRDefault="00C05F1F" w:rsidP="00C05F1F">
      <w:pPr>
        <w:pStyle w:val="Prrafodelista"/>
        <w:numPr>
          <w:ilvl w:val="0"/>
          <w:numId w:val="10"/>
        </w:numPr>
      </w:pPr>
      <w:r>
        <w:t xml:space="preserve">N: si es de tipo </w:t>
      </w:r>
      <w:proofErr w:type="spellStart"/>
      <w:r>
        <w:rPr>
          <w:i/>
          <w:iCs/>
        </w:rPr>
        <w:t>Number</w:t>
      </w:r>
      <w:proofErr w:type="spellEnd"/>
      <w:r>
        <w:rPr>
          <w:i/>
          <w:iCs/>
        </w:rPr>
        <w:t>.</w:t>
      </w:r>
    </w:p>
    <w:p w14:paraId="3187EC77" w14:textId="09123BC7" w:rsidR="00C44872" w:rsidRPr="003666C9" w:rsidRDefault="00C44872" w:rsidP="003A7DA9">
      <w:r>
        <w:t>Finalmente, para este hecho nos quedaría el siguiente diseño lógico:</w:t>
      </w:r>
    </w:p>
    <w:p w14:paraId="5A72D694" w14:textId="2A638F81" w:rsidR="003A7DA9" w:rsidRDefault="00547F05" w:rsidP="003A7DA9">
      <w:pPr>
        <w:keepNext/>
        <w:ind w:firstLine="0"/>
        <w:jc w:val="center"/>
      </w:pPr>
      <w:r>
        <w:rPr>
          <w:noProof/>
        </w:rPr>
        <w:drawing>
          <wp:inline distT="0" distB="0" distL="0" distR="0" wp14:anchorId="48850B13" wp14:editId="75B1B23E">
            <wp:extent cx="5709037" cy="2250988"/>
            <wp:effectExtent l="0" t="0" r="6350" b="0"/>
            <wp:docPr id="12" name="Imagen 12"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PowerPoint&#10;&#10;Descripción generada automá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2845" cy="2256432"/>
                    </a:xfrm>
                    <a:prstGeom prst="rect">
                      <a:avLst/>
                    </a:prstGeom>
                  </pic:spPr>
                </pic:pic>
              </a:graphicData>
            </a:graphic>
          </wp:inline>
        </w:drawing>
      </w:r>
    </w:p>
    <w:p w14:paraId="469C1AC0" w14:textId="0F32CE35" w:rsidR="003666C9" w:rsidRDefault="003A7DA9" w:rsidP="003A7DA9">
      <w:pPr>
        <w:pStyle w:val="Descripcin"/>
        <w:jc w:val="center"/>
      </w:pPr>
      <w:bookmarkStart w:id="43" w:name="_Toc68783672"/>
      <w:r>
        <w:t xml:space="preserve">Ilustración </w:t>
      </w:r>
      <w:r w:rsidR="00C920F4">
        <w:fldChar w:fldCharType="begin"/>
      </w:r>
      <w:r w:rsidR="00C920F4">
        <w:instrText xml:space="preserve"> SEQ Ilustración \* ARABIC </w:instrText>
      </w:r>
      <w:r w:rsidR="00C920F4">
        <w:fldChar w:fldCharType="separate"/>
      </w:r>
      <w:r w:rsidR="00CA15C5">
        <w:rPr>
          <w:noProof/>
        </w:rPr>
        <w:t>7</w:t>
      </w:r>
      <w:r w:rsidR="00C920F4">
        <w:rPr>
          <w:noProof/>
        </w:rPr>
        <w:fldChar w:fldCharType="end"/>
      </w:r>
      <w:r>
        <w:t xml:space="preserve"> - Diseño lógico de las llamadas al 112.</w:t>
      </w:r>
      <w:bookmarkEnd w:id="43"/>
    </w:p>
    <w:p w14:paraId="6F0995F8" w14:textId="775B5AFF" w:rsidR="007A30E1" w:rsidRDefault="007A30E1" w:rsidP="007A30E1">
      <w:r>
        <w:t>Respecto al nivel “ALL” estamos haciendo referencia a la agrupación de todas las instancias de la dimensión al mismo tiempo (esto será así a lo largo de toda la práctica), es por ello que no tiene atributos descriptores por sí mismo.</w:t>
      </w:r>
    </w:p>
    <w:p w14:paraId="06BEEEE9" w14:textId="21A19E55" w:rsidR="00C205CB" w:rsidRDefault="00C205CB" w:rsidP="00C205CB">
      <w:r>
        <w:t>Respecto a la gestión de las infracciones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88"/>
        <w:gridCol w:w="2793"/>
        <w:gridCol w:w="2723"/>
      </w:tblGrid>
      <w:tr w:rsidR="00316E51" w14:paraId="01C81B52" w14:textId="77777777" w:rsidTr="00F66500">
        <w:tc>
          <w:tcPr>
            <w:tcW w:w="2831" w:type="dxa"/>
          </w:tcPr>
          <w:p w14:paraId="39EB6A4C" w14:textId="44CBCB36" w:rsidR="00316E51" w:rsidRPr="00316E51" w:rsidRDefault="00316E51" w:rsidP="00316E51">
            <w:pPr>
              <w:ind w:firstLine="0"/>
              <w:jc w:val="center"/>
              <w:rPr>
                <w:b/>
                <w:bCs/>
              </w:rPr>
            </w:pPr>
            <w:r w:rsidRPr="00316E51">
              <w:rPr>
                <w:b/>
                <w:bCs/>
              </w:rPr>
              <w:lastRenderedPageBreak/>
              <w:t>Hecho</w:t>
            </w:r>
          </w:p>
        </w:tc>
        <w:tc>
          <w:tcPr>
            <w:tcW w:w="2831" w:type="dxa"/>
          </w:tcPr>
          <w:p w14:paraId="1759B303" w14:textId="2CD849A7" w:rsidR="00316E51" w:rsidRPr="00316E51" w:rsidRDefault="00316E51" w:rsidP="00316E51">
            <w:pPr>
              <w:ind w:firstLine="0"/>
              <w:jc w:val="center"/>
              <w:rPr>
                <w:b/>
                <w:bCs/>
              </w:rPr>
            </w:pPr>
            <w:r w:rsidRPr="00316E51">
              <w:rPr>
                <w:b/>
                <w:bCs/>
              </w:rPr>
              <w:t>Métrica</w:t>
            </w:r>
          </w:p>
        </w:tc>
        <w:tc>
          <w:tcPr>
            <w:tcW w:w="2832" w:type="dxa"/>
          </w:tcPr>
          <w:p w14:paraId="673545EA" w14:textId="42509AD6" w:rsidR="00316E51" w:rsidRPr="00316E51" w:rsidRDefault="00316E51" w:rsidP="00316E51">
            <w:pPr>
              <w:ind w:firstLine="0"/>
              <w:jc w:val="center"/>
              <w:rPr>
                <w:b/>
                <w:bCs/>
              </w:rPr>
            </w:pPr>
            <w:r w:rsidRPr="00316E51">
              <w:rPr>
                <w:b/>
                <w:bCs/>
              </w:rPr>
              <w:t>Descripción</w:t>
            </w:r>
          </w:p>
        </w:tc>
      </w:tr>
      <w:tr w:rsidR="00316E51" w14:paraId="2DE10936" w14:textId="77777777" w:rsidTr="00F66500">
        <w:tc>
          <w:tcPr>
            <w:tcW w:w="2831" w:type="dxa"/>
          </w:tcPr>
          <w:p w14:paraId="74CCCF2F" w14:textId="6F03BBD0" w:rsidR="00316E51" w:rsidRDefault="00316E51" w:rsidP="00C205CB">
            <w:pPr>
              <w:ind w:firstLine="0"/>
            </w:pPr>
            <w:proofErr w:type="spellStart"/>
            <w:r>
              <w:t>Fact_Infracciones_Evolucion</w:t>
            </w:r>
            <w:proofErr w:type="spellEnd"/>
          </w:p>
        </w:tc>
        <w:tc>
          <w:tcPr>
            <w:tcW w:w="2831" w:type="dxa"/>
          </w:tcPr>
          <w:p w14:paraId="70353955" w14:textId="2FC46A5C" w:rsidR="00316E51" w:rsidRDefault="00316E51" w:rsidP="00C205CB">
            <w:pPr>
              <w:ind w:firstLine="0"/>
            </w:pPr>
            <w:proofErr w:type="spellStart"/>
            <w:r>
              <w:t>N_Identificados</w:t>
            </w:r>
            <w:proofErr w:type="spellEnd"/>
          </w:p>
        </w:tc>
        <w:tc>
          <w:tcPr>
            <w:tcW w:w="2832" w:type="dxa"/>
          </w:tcPr>
          <w:p w14:paraId="44E55B01" w14:textId="595B5D9F" w:rsidR="00316E51" w:rsidRDefault="00316E51" w:rsidP="00C205CB">
            <w:pPr>
              <w:ind w:firstLine="0"/>
            </w:pPr>
            <w:r>
              <w:t>Número de identificados.</w:t>
            </w:r>
          </w:p>
        </w:tc>
      </w:tr>
      <w:tr w:rsidR="00316E51" w14:paraId="706C56A1" w14:textId="77777777" w:rsidTr="00F66500">
        <w:tc>
          <w:tcPr>
            <w:tcW w:w="2831" w:type="dxa"/>
          </w:tcPr>
          <w:p w14:paraId="2D2B19E9" w14:textId="3F04AE79" w:rsidR="00316E51" w:rsidRDefault="00316E51" w:rsidP="00C205CB">
            <w:pPr>
              <w:ind w:firstLine="0"/>
            </w:pPr>
            <w:proofErr w:type="spellStart"/>
            <w:r>
              <w:t>Fact_Infracciones_Evolucion</w:t>
            </w:r>
            <w:proofErr w:type="spellEnd"/>
          </w:p>
        </w:tc>
        <w:tc>
          <w:tcPr>
            <w:tcW w:w="2831" w:type="dxa"/>
          </w:tcPr>
          <w:p w14:paraId="698DC972" w14:textId="7A9705E6" w:rsidR="00316E51" w:rsidRDefault="00316E51" w:rsidP="00C205CB">
            <w:pPr>
              <w:ind w:firstLine="0"/>
            </w:pPr>
            <w:proofErr w:type="spellStart"/>
            <w:r>
              <w:t>N_Detenidos</w:t>
            </w:r>
            <w:proofErr w:type="spellEnd"/>
          </w:p>
        </w:tc>
        <w:tc>
          <w:tcPr>
            <w:tcW w:w="2832" w:type="dxa"/>
          </w:tcPr>
          <w:p w14:paraId="7F761764" w14:textId="53591EC6" w:rsidR="00316E51" w:rsidRDefault="00316E51" w:rsidP="00C205CB">
            <w:pPr>
              <w:ind w:firstLine="0"/>
            </w:pPr>
            <w:r>
              <w:t>Número de detenidos.</w:t>
            </w:r>
          </w:p>
        </w:tc>
      </w:tr>
      <w:tr w:rsidR="00316E51" w14:paraId="17081E66" w14:textId="77777777" w:rsidTr="00F66500">
        <w:tc>
          <w:tcPr>
            <w:tcW w:w="2831" w:type="dxa"/>
          </w:tcPr>
          <w:p w14:paraId="07444FB5" w14:textId="31A62848" w:rsidR="00316E51" w:rsidRDefault="00316E51" w:rsidP="00C205CB">
            <w:pPr>
              <w:ind w:firstLine="0"/>
            </w:pPr>
            <w:proofErr w:type="spellStart"/>
            <w:r>
              <w:t>Fact_Infracciones_Evolucion</w:t>
            </w:r>
            <w:proofErr w:type="spellEnd"/>
          </w:p>
        </w:tc>
        <w:tc>
          <w:tcPr>
            <w:tcW w:w="2831" w:type="dxa"/>
          </w:tcPr>
          <w:p w14:paraId="62B297E9" w14:textId="34699160" w:rsidR="00316E51" w:rsidRDefault="00316E51" w:rsidP="00C205CB">
            <w:pPr>
              <w:ind w:firstLine="0"/>
            </w:pPr>
            <w:proofErr w:type="spellStart"/>
            <w:r>
              <w:t>N_Denuncias</w:t>
            </w:r>
            <w:proofErr w:type="spellEnd"/>
          </w:p>
        </w:tc>
        <w:tc>
          <w:tcPr>
            <w:tcW w:w="2832" w:type="dxa"/>
          </w:tcPr>
          <w:p w14:paraId="787AB895" w14:textId="46717B03" w:rsidR="00316E51" w:rsidRDefault="00316E51" w:rsidP="00C205CB">
            <w:pPr>
              <w:ind w:firstLine="0"/>
            </w:pPr>
            <w:r>
              <w:t>Número de denuncias.</w:t>
            </w:r>
          </w:p>
        </w:tc>
      </w:tr>
      <w:tr w:rsidR="00316E51" w14:paraId="176688AA" w14:textId="77777777" w:rsidTr="00F66500">
        <w:tc>
          <w:tcPr>
            <w:tcW w:w="2831" w:type="dxa"/>
          </w:tcPr>
          <w:p w14:paraId="2D82E2AF" w14:textId="4E642134" w:rsidR="00316E51" w:rsidRDefault="00316E51" w:rsidP="00C205CB">
            <w:pPr>
              <w:ind w:firstLine="0"/>
            </w:pPr>
            <w:proofErr w:type="spellStart"/>
            <w:r>
              <w:t>Fact_Infracciones_Evolucion</w:t>
            </w:r>
            <w:proofErr w:type="spellEnd"/>
          </w:p>
        </w:tc>
        <w:tc>
          <w:tcPr>
            <w:tcW w:w="2831" w:type="dxa"/>
          </w:tcPr>
          <w:p w14:paraId="113F0CD3" w14:textId="61A60F08" w:rsidR="00316E51" w:rsidRDefault="00316E51" w:rsidP="00C205CB">
            <w:pPr>
              <w:ind w:firstLine="0"/>
            </w:pPr>
            <w:proofErr w:type="spellStart"/>
            <w:r>
              <w:t>N_Vehiculos</w:t>
            </w:r>
            <w:proofErr w:type="spellEnd"/>
          </w:p>
        </w:tc>
        <w:tc>
          <w:tcPr>
            <w:tcW w:w="2832" w:type="dxa"/>
          </w:tcPr>
          <w:p w14:paraId="3ADBA570" w14:textId="7BE55C5D" w:rsidR="00316E51" w:rsidRDefault="00316E51" w:rsidP="00C205CB">
            <w:pPr>
              <w:ind w:firstLine="0"/>
            </w:pPr>
            <w:r>
              <w:t>Número de vehículos interceptados.</w:t>
            </w:r>
          </w:p>
        </w:tc>
      </w:tr>
      <w:tr w:rsidR="00316E51" w14:paraId="1BB41469" w14:textId="77777777" w:rsidTr="00F66500">
        <w:tc>
          <w:tcPr>
            <w:tcW w:w="2831" w:type="dxa"/>
          </w:tcPr>
          <w:p w14:paraId="5395A677" w14:textId="725AB9EE" w:rsidR="00316E51" w:rsidRDefault="00316E51" w:rsidP="00C205CB">
            <w:pPr>
              <w:ind w:firstLine="0"/>
            </w:pPr>
            <w:proofErr w:type="spellStart"/>
            <w:r>
              <w:t>Fact_Infracciones_Evolucion</w:t>
            </w:r>
            <w:proofErr w:type="spellEnd"/>
          </w:p>
        </w:tc>
        <w:tc>
          <w:tcPr>
            <w:tcW w:w="2831" w:type="dxa"/>
          </w:tcPr>
          <w:p w14:paraId="2F2012BA" w14:textId="5D1A24EE" w:rsidR="00316E51" w:rsidRDefault="00316E51" w:rsidP="00C205CB">
            <w:pPr>
              <w:ind w:firstLine="0"/>
            </w:pPr>
            <w:proofErr w:type="spellStart"/>
            <w:r>
              <w:t>N_Suma_Identificados</w:t>
            </w:r>
            <w:proofErr w:type="spellEnd"/>
          </w:p>
        </w:tc>
        <w:tc>
          <w:tcPr>
            <w:tcW w:w="2832" w:type="dxa"/>
          </w:tcPr>
          <w:p w14:paraId="7C7B27D5" w14:textId="0DAE880B" w:rsidR="00316E51" w:rsidRDefault="00316E51" w:rsidP="00C205CB">
            <w:pPr>
              <w:ind w:firstLine="0"/>
            </w:pPr>
            <w:r>
              <w:t>Recuento del número de identificados diarios.</w:t>
            </w:r>
          </w:p>
        </w:tc>
      </w:tr>
      <w:tr w:rsidR="00316E51" w14:paraId="0EF0EC0D" w14:textId="77777777" w:rsidTr="00F66500">
        <w:tc>
          <w:tcPr>
            <w:tcW w:w="2831" w:type="dxa"/>
          </w:tcPr>
          <w:p w14:paraId="667FC7B3" w14:textId="1D9BCAD6" w:rsidR="00316E51" w:rsidRDefault="00316E51" w:rsidP="00C205CB">
            <w:pPr>
              <w:ind w:firstLine="0"/>
            </w:pPr>
            <w:proofErr w:type="spellStart"/>
            <w:r>
              <w:t>Fact_Infracciones_Evolucion</w:t>
            </w:r>
            <w:proofErr w:type="spellEnd"/>
          </w:p>
        </w:tc>
        <w:tc>
          <w:tcPr>
            <w:tcW w:w="2831" w:type="dxa"/>
          </w:tcPr>
          <w:p w14:paraId="4F1D09C6" w14:textId="5E5DA166" w:rsidR="00316E51" w:rsidRDefault="00316E51" w:rsidP="00C205CB">
            <w:pPr>
              <w:ind w:firstLine="0"/>
            </w:pPr>
            <w:proofErr w:type="spellStart"/>
            <w:r>
              <w:t>N_Suma_Detenidos</w:t>
            </w:r>
            <w:proofErr w:type="spellEnd"/>
          </w:p>
        </w:tc>
        <w:tc>
          <w:tcPr>
            <w:tcW w:w="2832" w:type="dxa"/>
          </w:tcPr>
          <w:p w14:paraId="280CD26A" w14:textId="6493CB1C" w:rsidR="00316E51" w:rsidRDefault="005D51CC" w:rsidP="00C205CB">
            <w:pPr>
              <w:ind w:firstLine="0"/>
            </w:pPr>
            <w:r>
              <w:t>Recuento del número de detenidos diarios.</w:t>
            </w:r>
          </w:p>
        </w:tc>
      </w:tr>
      <w:tr w:rsidR="00316E51" w14:paraId="05C101D8" w14:textId="77777777" w:rsidTr="00F66500">
        <w:tc>
          <w:tcPr>
            <w:tcW w:w="2831" w:type="dxa"/>
          </w:tcPr>
          <w:p w14:paraId="4B9C6366" w14:textId="7CC13274" w:rsidR="00316E51" w:rsidRDefault="00316E51" w:rsidP="00C205CB">
            <w:pPr>
              <w:ind w:firstLine="0"/>
            </w:pPr>
            <w:proofErr w:type="spellStart"/>
            <w:r>
              <w:t>Fact_Infracciones_Evolucion</w:t>
            </w:r>
            <w:proofErr w:type="spellEnd"/>
          </w:p>
        </w:tc>
        <w:tc>
          <w:tcPr>
            <w:tcW w:w="2831" w:type="dxa"/>
          </w:tcPr>
          <w:p w14:paraId="499E0E21" w14:textId="6A2E2585" w:rsidR="00316E51" w:rsidRDefault="00316E51" w:rsidP="00C205CB">
            <w:pPr>
              <w:ind w:firstLine="0"/>
            </w:pPr>
            <w:proofErr w:type="spellStart"/>
            <w:r>
              <w:t>N_Suma_Denuncias</w:t>
            </w:r>
            <w:proofErr w:type="spellEnd"/>
          </w:p>
        </w:tc>
        <w:tc>
          <w:tcPr>
            <w:tcW w:w="2832" w:type="dxa"/>
          </w:tcPr>
          <w:p w14:paraId="4F90EC2B" w14:textId="12FD79DB" w:rsidR="00316E51" w:rsidRDefault="005D51CC" w:rsidP="00C205CB">
            <w:pPr>
              <w:ind w:firstLine="0"/>
            </w:pPr>
            <w:r>
              <w:t>Recuento del número de denuncias diarias.</w:t>
            </w:r>
          </w:p>
        </w:tc>
      </w:tr>
      <w:tr w:rsidR="00316E51" w14:paraId="4011FF77" w14:textId="77777777" w:rsidTr="00F66500">
        <w:tc>
          <w:tcPr>
            <w:tcW w:w="2831" w:type="dxa"/>
          </w:tcPr>
          <w:p w14:paraId="560B0CC4" w14:textId="0D825FC9" w:rsidR="00316E51" w:rsidRDefault="00316E51" w:rsidP="00C205CB">
            <w:pPr>
              <w:ind w:firstLine="0"/>
            </w:pPr>
            <w:proofErr w:type="spellStart"/>
            <w:r>
              <w:t>Fact_Infracciones_Evolucion</w:t>
            </w:r>
            <w:proofErr w:type="spellEnd"/>
          </w:p>
        </w:tc>
        <w:tc>
          <w:tcPr>
            <w:tcW w:w="2831" w:type="dxa"/>
          </w:tcPr>
          <w:p w14:paraId="00F597D2" w14:textId="3BFC277D" w:rsidR="00316E51" w:rsidRDefault="00316E51" w:rsidP="00C205CB">
            <w:pPr>
              <w:ind w:firstLine="0"/>
            </w:pPr>
            <w:proofErr w:type="spellStart"/>
            <w:r>
              <w:t>N_Suma_Vehiculos</w:t>
            </w:r>
            <w:proofErr w:type="spellEnd"/>
          </w:p>
        </w:tc>
        <w:tc>
          <w:tcPr>
            <w:tcW w:w="2832" w:type="dxa"/>
          </w:tcPr>
          <w:p w14:paraId="68CDF3E1" w14:textId="78CE5D71" w:rsidR="00316E51" w:rsidRDefault="005D51CC" w:rsidP="005D51CC">
            <w:pPr>
              <w:keepNext/>
              <w:ind w:firstLine="0"/>
            </w:pPr>
            <w:r>
              <w:t>Recuento del número de vehículos interceptados</w:t>
            </w:r>
            <w:r w:rsidR="00BA127A">
              <w:t xml:space="preserve"> diari</w:t>
            </w:r>
            <w:r w:rsidR="00365873">
              <w:t>o</w:t>
            </w:r>
            <w:r w:rsidR="00BA127A">
              <w:t>s</w:t>
            </w:r>
            <w:r>
              <w:t>.</w:t>
            </w:r>
          </w:p>
        </w:tc>
      </w:tr>
    </w:tbl>
    <w:p w14:paraId="5043DD19" w14:textId="4E2825E8" w:rsidR="00C205CB" w:rsidRDefault="005D51CC" w:rsidP="005D51CC">
      <w:pPr>
        <w:pStyle w:val="Descripcin"/>
        <w:jc w:val="center"/>
      </w:pPr>
      <w:bookmarkStart w:id="44" w:name="_Toc68783658"/>
      <w:r>
        <w:t xml:space="preserve">Tabla </w:t>
      </w:r>
      <w:r w:rsidR="00C13B1C">
        <w:fldChar w:fldCharType="begin"/>
      </w:r>
      <w:r w:rsidR="00C13B1C">
        <w:instrText xml:space="preserve"> SEQ Tabla \* ARABIC </w:instrText>
      </w:r>
      <w:r w:rsidR="00C13B1C">
        <w:fldChar w:fldCharType="separate"/>
      </w:r>
      <w:r w:rsidR="002733B2">
        <w:rPr>
          <w:noProof/>
        </w:rPr>
        <w:t>21</w:t>
      </w:r>
      <w:r w:rsidR="00C13B1C">
        <w:fldChar w:fldCharType="end"/>
      </w:r>
      <w:r>
        <w:t xml:space="preserve"> - Tabla de Métricas para las infracciones.</w:t>
      </w:r>
      <w:bookmarkEnd w:id="44"/>
    </w:p>
    <w:p w14:paraId="08294007" w14:textId="015DBB9B" w:rsidR="007D5F51" w:rsidRDefault="00CE4A28" w:rsidP="007A30E1">
      <w:r>
        <w:t>Respecto a los atributos que hay dentro de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CE4A28" w14:paraId="0776C48C" w14:textId="77777777" w:rsidTr="00525BE5">
        <w:tc>
          <w:tcPr>
            <w:tcW w:w="4247" w:type="dxa"/>
          </w:tcPr>
          <w:p w14:paraId="02DC085B" w14:textId="54D3A6A1" w:rsidR="00CE4A28" w:rsidRPr="00CE4A28" w:rsidRDefault="00CE4A28" w:rsidP="00CE4A28">
            <w:pPr>
              <w:ind w:firstLine="0"/>
              <w:jc w:val="center"/>
              <w:rPr>
                <w:b/>
                <w:bCs/>
              </w:rPr>
            </w:pPr>
            <w:r w:rsidRPr="00CE4A28">
              <w:rPr>
                <w:b/>
                <w:bCs/>
              </w:rPr>
              <w:t>Dimensión</w:t>
            </w:r>
          </w:p>
        </w:tc>
        <w:tc>
          <w:tcPr>
            <w:tcW w:w="4247" w:type="dxa"/>
          </w:tcPr>
          <w:p w14:paraId="4E394E1E" w14:textId="390C9B7C" w:rsidR="00CE4A28" w:rsidRPr="00CE4A28" w:rsidRDefault="00CE4A28" w:rsidP="00CE4A28">
            <w:pPr>
              <w:ind w:firstLine="0"/>
              <w:jc w:val="center"/>
              <w:rPr>
                <w:b/>
                <w:bCs/>
              </w:rPr>
            </w:pPr>
            <w:r w:rsidRPr="00CE4A28">
              <w:rPr>
                <w:b/>
                <w:bCs/>
              </w:rPr>
              <w:t>Atributos descriptores</w:t>
            </w:r>
          </w:p>
        </w:tc>
      </w:tr>
      <w:tr w:rsidR="00CE4A28" w14:paraId="13F974CF" w14:textId="77777777" w:rsidTr="00525BE5">
        <w:tc>
          <w:tcPr>
            <w:tcW w:w="4247" w:type="dxa"/>
          </w:tcPr>
          <w:p w14:paraId="725EEBB3" w14:textId="692A19D8" w:rsidR="00CE4A28" w:rsidRDefault="00A55596" w:rsidP="007A30E1">
            <w:pPr>
              <w:ind w:firstLine="0"/>
            </w:pPr>
            <w:proofErr w:type="spellStart"/>
            <w:r>
              <w:t>Dim_Tiempo</w:t>
            </w:r>
            <w:proofErr w:type="spellEnd"/>
          </w:p>
        </w:tc>
        <w:tc>
          <w:tcPr>
            <w:tcW w:w="4247" w:type="dxa"/>
          </w:tcPr>
          <w:p w14:paraId="3E851EC0" w14:textId="3BF1D642" w:rsidR="00CE4A28" w:rsidRDefault="00063C62" w:rsidP="007A30E1">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t xml:space="preserve">, </w:t>
            </w:r>
            <w:proofErr w:type="spellStart"/>
            <w:r>
              <w:t>D_DiaMesAño</w:t>
            </w:r>
            <w:proofErr w:type="spellEnd"/>
            <w:r>
              <w:t xml:space="preserve">, </w:t>
            </w:r>
            <w:proofErr w:type="spellStart"/>
            <w:r>
              <w:t>S_MesAño</w:t>
            </w:r>
            <w:proofErr w:type="spellEnd"/>
          </w:p>
        </w:tc>
      </w:tr>
      <w:tr w:rsidR="00CE4A28" w14:paraId="7719A220" w14:textId="77777777" w:rsidTr="00525BE5">
        <w:tc>
          <w:tcPr>
            <w:tcW w:w="4247" w:type="dxa"/>
          </w:tcPr>
          <w:p w14:paraId="6402E07F" w14:textId="58272341" w:rsidR="00CE4A28" w:rsidRDefault="00A55596" w:rsidP="007A30E1">
            <w:pPr>
              <w:ind w:firstLine="0"/>
            </w:pPr>
            <w:proofErr w:type="spellStart"/>
            <w:r>
              <w:t>Dim_Lugar</w:t>
            </w:r>
            <w:proofErr w:type="spellEnd"/>
          </w:p>
        </w:tc>
        <w:tc>
          <w:tcPr>
            <w:tcW w:w="4247" w:type="dxa"/>
          </w:tcPr>
          <w:p w14:paraId="5D6B43EC" w14:textId="6AC96F10" w:rsidR="00CE4A28" w:rsidRDefault="00A55596" w:rsidP="007A30E1">
            <w:pPr>
              <w:ind w:firstLine="0"/>
            </w:pPr>
            <w:proofErr w:type="spellStart"/>
            <w:r>
              <w:t>S_Provincia</w:t>
            </w:r>
            <w:proofErr w:type="spellEnd"/>
          </w:p>
        </w:tc>
      </w:tr>
      <w:tr w:rsidR="00CE4A28" w14:paraId="65098143" w14:textId="77777777" w:rsidTr="00525BE5">
        <w:tc>
          <w:tcPr>
            <w:tcW w:w="4247" w:type="dxa"/>
          </w:tcPr>
          <w:p w14:paraId="2D6DAD52" w14:textId="504073DA" w:rsidR="00CE4A28" w:rsidRDefault="00A55596" w:rsidP="007A30E1">
            <w:pPr>
              <w:ind w:firstLine="0"/>
            </w:pPr>
            <w:proofErr w:type="spellStart"/>
            <w:r>
              <w:t>Dim_Policia</w:t>
            </w:r>
            <w:proofErr w:type="spellEnd"/>
          </w:p>
        </w:tc>
        <w:tc>
          <w:tcPr>
            <w:tcW w:w="4247" w:type="dxa"/>
          </w:tcPr>
          <w:p w14:paraId="639EFAD4" w14:textId="14D62627" w:rsidR="00CE4A28" w:rsidRDefault="00A55596" w:rsidP="00525BE5">
            <w:pPr>
              <w:keepNext/>
              <w:ind w:firstLine="0"/>
            </w:pPr>
            <w:proofErr w:type="spellStart"/>
            <w:r>
              <w:t>S_TipoPolicia</w:t>
            </w:r>
            <w:proofErr w:type="spellEnd"/>
          </w:p>
        </w:tc>
      </w:tr>
    </w:tbl>
    <w:p w14:paraId="03F2E6FB" w14:textId="0AF48FC3" w:rsidR="00CE4A28" w:rsidRDefault="00525BE5" w:rsidP="00525BE5">
      <w:pPr>
        <w:pStyle w:val="Descripcin"/>
        <w:jc w:val="center"/>
      </w:pPr>
      <w:bookmarkStart w:id="45" w:name="_Toc68783659"/>
      <w:r>
        <w:t xml:space="preserve">Tabla </w:t>
      </w:r>
      <w:r w:rsidR="00C13B1C">
        <w:fldChar w:fldCharType="begin"/>
      </w:r>
      <w:r w:rsidR="00C13B1C">
        <w:instrText xml:space="preserve"> SEQ Tabla \* ARABIC </w:instrText>
      </w:r>
      <w:r w:rsidR="00C13B1C">
        <w:fldChar w:fldCharType="separate"/>
      </w:r>
      <w:r w:rsidR="002733B2">
        <w:rPr>
          <w:noProof/>
        </w:rPr>
        <w:t>22</w:t>
      </w:r>
      <w:r w:rsidR="00C13B1C">
        <w:fldChar w:fldCharType="end"/>
      </w:r>
      <w:r>
        <w:t xml:space="preserve"> - Tabla de Atributos para las infracciones.</w:t>
      </w:r>
      <w:bookmarkEnd w:id="45"/>
    </w:p>
    <w:p w14:paraId="31E66F9C" w14:textId="284E04BE" w:rsidR="00444958" w:rsidRDefault="00444958" w:rsidP="00444958">
      <w:r>
        <w:t>Por lo tanto, una vez analizadas las métricas y los atributos nos quedaría el siguiente diseño lógico:</w:t>
      </w:r>
    </w:p>
    <w:p w14:paraId="328C98CE" w14:textId="77777777" w:rsidR="00027B08" w:rsidRDefault="00027B08" w:rsidP="00027B08">
      <w:pPr>
        <w:keepNext/>
        <w:ind w:firstLine="0"/>
        <w:jc w:val="center"/>
      </w:pPr>
      <w:r>
        <w:rPr>
          <w:noProof/>
        </w:rPr>
        <w:lastRenderedPageBreak/>
        <w:drawing>
          <wp:inline distT="0" distB="0" distL="0" distR="0" wp14:anchorId="332FD915" wp14:editId="5EFF1756">
            <wp:extent cx="5670830" cy="2504661"/>
            <wp:effectExtent l="0" t="0" r="6350" b="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87052" cy="2511826"/>
                    </a:xfrm>
                    <a:prstGeom prst="rect">
                      <a:avLst/>
                    </a:prstGeom>
                  </pic:spPr>
                </pic:pic>
              </a:graphicData>
            </a:graphic>
          </wp:inline>
        </w:drawing>
      </w:r>
    </w:p>
    <w:p w14:paraId="5418A871" w14:textId="57F464FA" w:rsidR="00444958" w:rsidRPr="00444958" w:rsidRDefault="00027B08" w:rsidP="00027B08">
      <w:pPr>
        <w:pStyle w:val="Descripcin"/>
        <w:jc w:val="center"/>
      </w:pPr>
      <w:bookmarkStart w:id="46" w:name="_Toc68783673"/>
      <w:r>
        <w:t xml:space="preserve">Ilustración </w:t>
      </w:r>
      <w:r w:rsidR="00C920F4">
        <w:fldChar w:fldCharType="begin"/>
      </w:r>
      <w:r w:rsidR="00C920F4">
        <w:instrText xml:space="preserve"> SEQ Ilustración \* ARABIC </w:instrText>
      </w:r>
      <w:r w:rsidR="00C920F4">
        <w:fldChar w:fldCharType="separate"/>
      </w:r>
      <w:r w:rsidR="00CA15C5">
        <w:rPr>
          <w:noProof/>
        </w:rPr>
        <w:t>8</w:t>
      </w:r>
      <w:r w:rsidR="00C920F4">
        <w:rPr>
          <w:noProof/>
        </w:rPr>
        <w:fldChar w:fldCharType="end"/>
      </w:r>
      <w:r>
        <w:t xml:space="preserve"> - Diseño lógico de las infracciones.</w:t>
      </w:r>
      <w:bookmarkEnd w:id="46"/>
    </w:p>
    <w:p w14:paraId="6B477926" w14:textId="6DEC6B14" w:rsidR="007E2BAD" w:rsidRDefault="00C145C9" w:rsidP="00C145C9">
      <w:r>
        <w:t>Respecto al análisis de la población según su provincia, identific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C145C9" w14:paraId="04ED958B" w14:textId="77777777" w:rsidTr="00E7527F">
        <w:tc>
          <w:tcPr>
            <w:tcW w:w="2831" w:type="dxa"/>
          </w:tcPr>
          <w:p w14:paraId="2E2D9ABD" w14:textId="475D51BF" w:rsidR="00C145C9" w:rsidRPr="00C145C9" w:rsidRDefault="00C145C9" w:rsidP="00C145C9">
            <w:pPr>
              <w:ind w:firstLine="0"/>
              <w:jc w:val="center"/>
              <w:rPr>
                <w:b/>
                <w:bCs/>
              </w:rPr>
            </w:pPr>
            <w:r w:rsidRPr="00C145C9">
              <w:rPr>
                <w:b/>
                <w:bCs/>
              </w:rPr>
              <w:t>Hecho</w:t>
            </w:r>
          </w:p>
        </w:tc>
        <w:tc>
          <w:tcPr>
            <w:tcW w:w="2831" w:type="dxa"/>
          </w:tcPr>
          <w:p w14:paraId="26960DF1" w14:textId="0C667440" w:rsidR="00C145C9" w:rsidRPr="00C145C9" w:rsidRDefault="00C145C9" w:rsidP="00C145C9">
            <w:pPr>
              <w:ind w:firstLine="0"/>
              <w:jc w:val="center"/>
              <w:rPr>
                <w:b/>
                <w:bCs/>
              </w:rPr>
            </w:pPr>
            <w:r w:rsidRPr="00C145C9">
              <w:rPr>
                <w:b/>
                <w:bCs/>
              </w:rPr>
              <w:t>Métrica</w:t>
            </w:r>
          </w:p>
        </w:tc>
        <w:tc>
          <w:tcPr>
            <w:tcW w:w="2832" w:type="dxa"/>
          </w:tcPr>
          <w:p w14:paraId="65A1A2C0" w14:textId="701DE929" w:rsidR="00C145C9" w:rsidRPr="00C145C9" w:rsidRDefault="00C145C9" w:rsidP="00C145C9">
            <w:pPr>
              <w:ind w:firstLine="0"/>
              <w:jc w:val="center"/>
              <w:rPr>
                <w:b/>
                <w:bCs/>
              </w:rPr>
            </w:pPr>
            <w:r w:rsidRPr="00C145C9">
              <w:rPr>
                <w:b/>
                <w:bCs/>
              </w:rPr>
              <w:t>Descripción</w:t>
            </w:r>
          </w:p>
        </w:tc>
      </w:tr>
      <w:tr w:rsidR="00C145C9" w14:paraId="00DA209D" w14:textId="77777777" w:rsidTr="00E7527F">
        <w:tc>
          <w:tcPr>
            <w:tcW w:w="2831" w:type="dxa"/>
          </w:tcPr>
          <w:p w14:paraId="298E974A" w14:textId="62C4C889" w:rsidR="00C145C9" w:rsidRDefault="00C145C9" w:rsidP="00C145C9">
            <w:pPr>
              <w:ind w:firstLine="0"/>
            </w:pPr>
            <w:proofErr w:type="spellStart"/>
            <w:r>
              <w:t>Fact_Poblacion</w:t>
            </w:r>
            <w:proofErr w:type="spellEnd"/>
          </w:p>
        </w:tc>
        <w:tc>
          <w:tcPr>
            <w:tcW w:w="2831" w:type="dxa"/>
          </w:tcPr>
          <w:p w14:paraId="5E4EC8A6" w14:textId="17D75799" w:rsidR="00C145C9" w:rsidRDefault="00C145C9" w:rsidP="00C145C9">
            <w:pPr>
              <w:ind w:firstLine="0"/>
            </w:pPr>
            <w:proofErr w:type="spellStart"/>
            <w:r>
              <w:t>N_Poblacion</w:t>
            </w:r>
            <w:proofErr w:type="spellEnd"/>
          </w:p>
        </w:tc>
        <w:tc>
          <w:tcPr>
            <w:tcW w:w="2832" w:type="dxa"/>
          </w:tcPr>
          <w:p w14:paraId="0F746F2F" w14:textId="400EC039" w:rsidR="00C145C9" w:rsidRDefault="00C145C9" w:rsidP="00E7527F">
            <w:pPr>
              <w:keepNext/>
              <w:ind w:firstLine="0"/>
            </w:pPr>
            <w:r>
              <w:t>Número de la población.</w:t>
            </w:r>
          </w:p>
        </w:tc>
      </w:tr>
    </w:tbl>
    <w:p w14:paraId="21D4C8BE" w14:textId="0189B954" w:rsidR="00C145C9" w:rsidRDefault="00E7527F" w:rsidP="00E7527F">
      <w:pPr>
        <w:pStyle w:val="Descripcin"/>
        <w:jc w:val="center"/>
      </w:pPr>
      <w:bookmarkStart w:id="47" w:name="_Toc68783660"/>
      <w:r>
        <w:t xml:space="preserve">Tabla </w:t>
      </w:r>
      <w:r w:rsidR="00C13B1C">
        <w:fldChar w:fldCharType="begin"/>
      </w:r>
      <w:r w:rsidR="00C13B1C">
        <w:instrText xml:space="preserve"> SEQ Tabla \* ARABIC </w:instrText>
      </w:r>
      <w:r w:rsidR="00C13B1C">
        <w:fldChar w:fldCharType="separate"/>
      </w:r>
      <w:r w:rsidR="002733B2">
        <w:rPr>
          <w:noProof/>
        </w:rPr>
        <w:t>23</w:t>
      </w:r>
      <w:r w:rsidR="00C13B1C">
        <w:fldChar w:fldCharType="end"/>
      </w:r>
      <w:r>
        <w:t xml:space="preserve"> - Tabla de Métricas para la población.</w:t>
      </w:r>
      <w:bookmarkEnd w:id="47"/>
    </w:p>
    <w:p w14:paraId="5A98ADBD" w14:textId="5F218086" w:rsidR="00E7527F" w:rsidRDefault="00E7527F" w:rsidP="00E7527F">
      <w:r>
        <w:t>Por otro lado, los atributos que vamos a tener en las dimensiones van a ser lo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7527F" w14:paraId="2B1B8C8A" w14:textId="77777777" w:rsidTr="005B3D36">
        <w:tc>
          <w:tcPr>
            <w:tcW w:w="4247" w:type="dxa"/>
          </w:tcPr>
          <w:p w14:paraId="6B76AE59" w14:textId="39076614" w:rsidR="00E7527F" w:rsidRPr="00E7527F" w:rsidRDefault="00E7527F" w:rsidP="00E7527F">
            <w:pPr>
              <w:ind w:firstLine="0"/>
              <w:jc w:val="center"/>
              <w:rPr>
                <w:b/>
                <w:bCs/>
              </w:rPr>
            </w:pPr>
            <w:r w:rsidRPr="00E7527F">
              <w:rPr>
                <w:b/>
                <w:bCs/>
              </w:rPr>
              <w:t>Dimensión</w:t>
            </w:r>
          </w:p>
        </w:tc>
        <w:tc>
          <w:tcPr>
            <w:tcW w:w="4247" w:type="dxa"/>
          </w:tcPr>
          <w:p w14:paraId="430B7F32" w14:textId="159447EF" w:rsidR="00E7527F" w:rsidRPr="00E7527F" w:rsidRDefault="00E7527F" w:rsidP="00E7527F">
            <w:pPr>
              <w:ind w:firstLine="0"/>
              <w:jc w:val="center"/>
              <w:rPr>
                <w:b/>
                <w:bCs/>
              </w:rPr>
            </w:pPr>
            <w:r w:rsidRPr="00E7527F">
              <w:rPr>
                <w:b/>
                <w:bCs/>
              </w:rPr>
              <w:t>Atributos descriptores</w:t>
            </w:r>
          </w:p>
        </w:tc>
      </w:tr>
      <w:tr w:rsidR="00E7527F" w14:paraId="1763BA12" w14:textId="77777777" w:rsidTr="005B3D36">
        <w:tc>
          <w:tcPr>
            <w:tcW w:w="4247" w:type="dxa"/>
          </w:tcPr>
          <w:p w14:paraId="5AEB48C6" w14:textId="11952B59" w:rsidR="00E7527F" w:rsidRDefault="00E7527F" w:rsidP="00E7527F">
            <w:pPr>
              <w:ind w:firstLine="0"/>
            </w:pPr>
            <w:proofErr w:type="spellStart"/>
            <w:r>
              <w:t>Dim_Lugar</w:t>
            </w:r>
            <w:proofErr w:type="spellEnd"/>
          </w:p>
        </w:tc>
        <w:tc>
          <w:tcPr>
            <w:tcW w:w="4247" w:type="dxa"/>
          </w:tcPr>
          <w:p w14:paraId="0F53A814" w14:textId="35C4ADDE" w:rsidR="00E7527F" w:rsidRDefault="00E7527F" w:rsidP="005B3D36">
            <w:pPr>
              <w:keepNext/>
              <w:ind w:firstLine="0"/>
            </w:pPr>
            <w:proofErr w:type="spellStart"/>
            <w:r>
              <w:t>S_Provincia</w:t>
            </w:r>
            <w:proofErr w:type="spellEnd"/>
          </w:p>
        </w:tc>
      </w:tr>
    </w:tbl>
    <w:p w14:paraId="234C9004" w14:textId="76947CA9" w:rsidR="00E7527F" w:rsidRDefault="005B3D36" w:rsidP="005B3D36">
      <w:pPr>
        <w:pStyle w:val="Descripcin"/>
        <w:jc w:val="center"/>
      </w:pPr>
      <w:bookmarkStart w:id="48" w:name="_Toc68783661"/>
      <w:r>
        <w:t xml:space="preserve">Tabla </w:t>
      </w:r>
      <w:r w:rsidR="00C13B1C">
        <w:fldChar w:fldCharType="begin"/>
      </w:r>
      <w:r w:rsidR="00C13B1C">
        <w:instrText xml:space="preserve"> SEQ Tabla \* ARABIC </w:instrText>
      </w:r>
      <w:r w:rsidR="00C13B1C">
        <w:fldChar w:fldCharType="separate"/>
      </w:r>
      <w:r w:rsidR="002733B2">
        <w:rPr>
          <w:noProof/>
        </w:rPr>
        <w:t>24</w:t>
      </w:r>
      <w:r w:rsidR="00C13B1C">
        <w:fldChar w:fldCharType="end"/>
      </w:r>
      <w:r>
        <w:t xml:space="preserve"> - Tabla de Atributos para la población.</w:t>
      </w:r>
      <w:bookmarkEnd w:id="48"/>
    </w:p>
    <w:p w14:paraId="3AD415A7" w14:textId="53293B30" w:rsidR="005B3D36" w:rsidRDefault="005B3D36" w:rsidP="005B3D36">
      <w:r>
        <w:t>Una vez identificadas las métricas y lo hechos, representamos el diseño lógico:</w:t>
      </w:r>
    </w:p>
    <w:p w14:paraId="7F78B419" w14:textId="77777777" w:rsidR="00C92593" w:rsidRDefault="00C92593" w:rsidP="00C92593">
      <w:pPr>
        <w:keepNext/>
        <w:ind w:firstLine="0"/>
        <w:jc w:val="center"/>
      </w:pPr>
      <w:r>
        <w:rPr>
          <w:noProof/>
        </w:rPr>
        <w:lastRenderedPageBreak/>
        <w:drawing>
          <wp:inline distT="0" distB="0" distL="0" distR="0" wp14:anchorId="672C8452" wp14:editId="7A43E78C">
            <wp:extent cx="5400040" cy="2395220"/>
            <wp:effectExtent l="0" t="0" r="0" b="5080"/>
            <wp:docPr id="6" name="Imagen 6"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con confianza baja"/>
                    <pic:cNvPicPr/>
                  </pic:nvPicPr>
                  <pic:blipFill>
                    <a:blip r:embed="rId28">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FD09373" w14:textId="7A9B676F" w:rsidR="005B3D36" w:rsidRDefault="00C92593" w:rsidP="00C92593">
      <w:pPr>
        <w:pStyle w:val="Descripcin"/>
        <w:jc w:val="center"/>
      </w:pPr>
      <w:bookmarkStart w:id="49" w:name="_Toc68783674"/>
      <w:r>
        <w:t xml:space="preserve">Ilustración </w:t>
      </w:r>
      <w:r w:rsidR="00C920F4">
        <w:fldChar w:fldCharType="begin"/>
      </w:r>
      <w:r w:rsidR="00C920F4">
        <w:instrText xml:space="preserve"> SEQ Ilustración \* ARABIC </w:instrText>
      </w:r>
      <w:r w:rsidR="00C920F4">
        <w:fldChar w:fldCharType="separate"/>
      </w:r>
      <w:r w:rsidR="00CA15C5">
        <w:rPr>
          <w:noProof/>
        </w:rPr>
        <w:t>9</w:t>
      </w:r>
      <w:r w:rsidR="00C920F4">
        <w:rPr>
          <w:noProof/>
        </w:rPr>
        <w:fldChar w:fldCharType="end"/>
      </w:r>
      <w:r>
        <w:t xml:space="preserve"> - Diseño lógico de la población.</w:t>
      </w:r>
      <w:bookmarkEnd w:id="49"/>
    </w:p>
    <w:p w14:paraId="14B6C10A" w14:textId="6910168E" w:rsidR="00C92593" w:rsidRDefault="00C40DFB" w:rsidP="00C92593">
      <w:r>
        <w:t>Respecto a la evolución de la movilidad en la población española, con el objetivo de cumplir los requerimientos identificamos las siguiente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35"/>
        <w:gridCol w:w="4438"/>
        <w:gridCol w:w="1922"/>
      </w:tblGrid>
      <w:tr w:rsidR="00C40DFB" w14:paraId="1B36D47D" w14:textId="77777777" w:rsidTr="009B710C">
        <w:tc>
          <w:tcPr>
            <w:tcW w:w="1835" w:type="dxa"/>
          </w:tcPr>
          <w:p w14:paraId="11B9955C" w14:textId="06E1325C" w:rsidR="00C40DFB" w:rsidRPr="00C40DFB" w:rsidRDefault="00C40DFB" w:rsidP="00C40DFB">
            <w:pPr>
              <w:ind w:firstLine="0"/>
              <w:jc w:val="center"/>
              <w:rPr>
                <w:b/>
                <w:bCs/>
              </w:rPr>
            </w:pPr>
            <w:r w:rsidRPr="00C40DFB">
              <w:rPr>
                <w:b/>
                <w:bCs/>
              </w:rPr>
              <w:t>Hecho</w:t>
            </w:r>
          </w:p>
        </w:tc>
        <w:tc>
          <w:tcPr>
            <w:tcW w:w="4438" w:type="dxa"/>
          </w:tcPr>
          <w:p w14:paraId="17A395A9" w14:textId="00BFBD06" w:rsidR="00C40DFB" w:rsidRPr="00C40DFB" w:rsidRDefault="00C40DFB" w:rsidP="00C40DFB">
            <w:pPr>
              <w:ind w:firstLine="0"/>
              <w:jc w:val="center"/>
              <w:rPr>
                <w:b/>
                <w:bCs/>
              </w:rPr>
            </w:pPr>
            <w:r w:rsidRPr="00C40DFB">
              <w:rPr>
                <w:b/>
                <w:bCs/>
              </w:rPr>
              <w:t>Métrica</w:t>
            </w:r>
          </w:p>
        </w:tc>
        <w:tc>
          <w:tcPr>
            <w:tcW w:w="1922" w:type="dxa"/>
          </w:tcPr>
          <w:p w14:paraId="79B12073" w14:textId="442FD608" w:rsidR="00C40DFB" w:rsidRPr="00C40DFB" w:rsidRDefault="00C40DFB" w:rsidP="00C40DFB">
            <w:pPr>
              <w:ind w:firstLine="0"/>
              <w:jc w:val="center"/>
              <w:rPr>
                <w:b/>
                <w:bCs/>
              </w:rPr>
            </w:pPr>
            <w:r w:rsidRPr="00C40DFB">
              <w:rPr>
                <w:b/>
                <w:bCs/>
              </w:rPr>
              <w:t>Descripción</w:t>
            </w:r>
          </w:p>
        </w:tc>
      </w:tr>
      <w:tr w:rsidR="00C40DFB" w14:paraId="5BF812EB" w14:textId="77777777" w:rsidTr="009B710C">
        <w:tc>
          <w:tcPr>
            <w:tcW w:w="1835" w:type="dxa"/>
          </w:tcPr>
          <w:p w14:paraId="21828ADD" w14:textId="6979B06C" w:rsidR="00C40DFB" w:rsidRDefault="00EC57A4" w:rsidP="00C40DFB">
            <w:pPr>
              <w:ind w:firstLine="0"/>
            </w:pPr>
            <w:proofErr w:type="spellStart"/>
            <w:r>
              <w:t>Fact_Movilidad</w:t>
            </w:r>
            <w:proofErr w:type="spellEnd"/>
          </w:p>
        </w:tc>
        <w:tc>
          <w:tcPr>
            <w:tcW w:w="4438" w:type="dxa"/>
          </w:tcPr>
          <w:p w14:paraId="281616C1" w14:textId="6543AF4D" w:rsidR="00C40DFB" w:rsidRDefault="00EC57A4" w:rsidP="00C40DFB">
            <w:pPr>
              <w:ind w:firstLine="0"/>
            </w:pPr>
            <w:proofErr w:type="spellStart"/>
            <w:r>
              <w:t>PorcentajeAtomico.N_Porcentaje</w:t>
            </w:r>
            <w:proofErr w:type="spellEnd"/>
          </w:p>
        </w:tc>
        <w:tc>
          <w:tcPr>
            <w:tcW w:w="1922" w:type="dxa"/>
          </w:tcPr>
          <w:p w14:paraId="7273B51D" w14:textId="63342608" w:rsidR="00C40DFB" w:rsidRDefault="00EC57A4" w:rsidP="00C40DFB">
            <w:pPr>
              <w:ind w:firstLine="0"/>
            </w:pPr>
            <w:r>
              <w:t>Porcentaje de la movilidad de la población diario.</w:t>
            </w:r>
          </w:p>
        </w:tc>
      </w:tr>
      <w:tr w:rsidR="00C40DFB" w14:paraId="7B2FCE6B" w14:textId="77777777" w:rsidTr="009B710C">
        <w:tc>
          <w:tcPr>
            <w:tcW w:w="1835" w:type="dxa"/>
          </w:tcPr>
          <w:p w14:paraId="56FAA519" w14:textId="2FDF80BC" w:rsidR="00C40DFB" w:rsidRDefault="00EC57A4" w:rsidP="00C40DFB">
            <w:pPr>
              <w:ind w:firstLine="0"/>
            </w:pPr>
            <w:proofErr w:type="spellStart"/>
            <w:r>
              <w:t>Fact_Movilidad</w:t>
            </w:r>
            <w:proofErr w:type="spellEnd"/>
          </w:p>
        </w:tc>
        <w:tc>
          <w:tcPr>
            <w:tcW w:w="4438" w:type="dxa"/>
          </w:tcPr>
          <w:p w14:paraId="689CA737" w14:textId="376EE67B" w:rsidR="00C40DFB" w:rsidRDefault="00EC57A4" w:rsidP="00C40DFB">
            <w:pPr>
              <w:ind w:firstLine="0"/>
            </w:pPr>
            <w:proofErr w:type="spellStart"/>
            <w:r>
              <w:t>MediaPorcentajeMes.N_Media_Porcentaje</w:t>
            </w:r>
            <w:proofErr w:type="spellEnd"/>
          </w:p>
        </w:tc>
        <w:tc>
          <w:tcPr>
            <w:tcW w:w="1922" w:type="dxa"/>
          </w:tcPr>
          <w:p w14:paraId="5CC7E1D7" w14:textId="1F05942C" w:rsidR="00C40DFB" w:rsidRDefault="00EC57A4" w:rsidP="009B710C">
            <w:pPr>
              <w:keepNext/>
              <w:ind w:firstLine="0"/>
            </w:pPr>
            <w:r>
              <w:t>Porcentaje de la movilidad de la población mensual.</w:t>
            </w:r>
          </w:p>
        </w:tc>
      </w:tr>
    </w:tbl>
    <w:p w14:paraId="293E421E" w14:textId="211F2D60" w:rsidR="00C40DFB" w:rsidRDefault="009B710C" w:rsidP="009B710C">
      <w:pPr>
        <w:pStyle w:val="Descripcin"/>
        <w:jc w:val="center"/>
      </w:pPr>
      <w:bookmarkStart w:id="50" w:name="_Toc68783662"/>
      <w:r>
        <w:t xml:space="preserve">Tabla </w:t>
      </w:r>
      <w:r w:rsidR="00C13B1C">
        <w:fldChar w:fldCharType="begin"/>
      </w:r>
      <w:r w:rsidR="00C13B1C">
        <w:instrText xml:space="preserve"> SEQ Tabla \* ARABIC </w:instrText>
      </w:r>
      <w:r w:rsidR="00C13B1C">
        <w:fldChar w:fldCharType="separate"/>
      </w:r>
      <w:r w:rsidR="002733B2">
        <w:rPr>
          <w:noProof/>
        </w:rPr>
        <w:t>25</w:t>
      </w:r>
      <w:r w:rsidR="00C13B1C">
        <w:fldChar w:fldCharType="end"/>
      </w:r>
      <w:r>
        <w:t xml:space="preserve"> - Tabla de Métricas para la movilidad.</w:t>
      </w:r>
      <w:bookmarkEnd w:id="50"/>
    </w:p>
    <w:p w14:paraId="13042770" w14:textId="5D26EFBF" w:rsidR="00731348" w:rsidRDefault="00731348" w:rsidP="00731348">
      <w:r>
        <w:t>Una vez identificadas las métricas, definimos los atributos para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731348" w14:paraId="4B1214A3" w14:textId="77777777" w:rsidTr="00BB1EE0">
        <w:tc>
          <w:tcPr>
            <w:tcW w:w="4247" w:type="dxa"/>
          </w:tcPr>
          <w:p w14:paraId="23FB6A01" w14:textId="68184014" w:rsidR="00731348" w:rsidRPr="00731348" w:rsidRDefault="00731348" w:rsidP="00731348">
            <w:pPr>
              <w:ind w:firstLine="0"/>
              <w:jc w:val="center"/>
              <w:rPr>
                <w:b/>
                <w:bCs/>
              </w:rPr>
            </w:pPr>
            <w:r w:rsidRPr="00731348">
              <w:rPr>
                <w:b/>
                <w:bCs/>
              </w:rPr>
              <w:t>Dimensión</w:t>
            </w:r>
          </w:p>
        </w:tc>
        <w:tc>
          <w:tcPr>
            <w:tcW w:w="4247" w:type="dxa"/>
          </w:tcPr>
          <w:p w14:paraId="7F1E5E3C" w14:textId="10B579BB" w:rsidR="00731348" w:rsidRPr="00731348" w:rsidRDefault="00731348" w:rsidP="00731348">
            <w:pPr>
              <w:ind w:firstLine="0"/>
              <w:jc w:val="center"/>
              <w:rPr>
                <w:b/>
                <w:bCs/>
              </w:rPr>
            </w:pPr>
            <w:r w:rsidRPr="00731348">
              <w:rPr>
                <w:b/>
                <w:bCs/>
              </w:rPr>
              <w:t>Atributos descriptores</w:t>
            </w:r>
          </w:p>
        </w:tc>
      </w:tr>
      <w:tr w:rsidR="00731348" w14:paraId="5E1889D0" w14:textId="77777777" w:rsidTr="00BB1EE0">
        <w:tc>
          <w:tcPr>
            <w:tcW w:w="4247" w:type="dxa"/>
          </w:tcPr>
          <w:p w14:paraId="0FAEA056" w14:textId="44044F62" w:rsidR="00731348" w:rsidRDefault="00731348" w:rsidP="00731348">
            <w:pPr>
              <w:ind w:firstLine="0"/>
            </w:pPr>
            <w:proofErr w:type="spellStart"/>
            <w:r>
              <w:t>Dim_Tiempo</w:t>
            </w:r>
            <w:proofErr w:type="spellEnd"/>
          </w:p>
        </w:tc>
        <w:tc>
          <w:tcPr>
            <w:tcW w:w="4247" w:type="dxa"/>
          </w:tcPr>
          <w:p w14:paraId="3949C508" w14:textId="272D5132" w:rsidR="00731348" w:rsidRDefault="006B7217" w:rsidP="00731348">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rsidR="00E43283">
              <w:t xml:space="preserve">, </w:t>
            </w:r>
            <w:proofErr w:type="spellStart"/>
            <w:r w:rsidR="00E43283">
              <w:t>D_DiaMesAño</w:t>
            </w:r>
            <w:proofErr w:type="spellEnd"/>
            <w:r w:rsidR="00E43283">
              <w:t xml:space="preserve">, </w:t>
            </w:r>
            <w:proofErr w:type="spellStart"/>
            <w:r w:rsidR="00E43283">
              <w:t>S_MesAño</w:t>
            </w:r>
            <w:proofErr w:type="spellEnd"/>
          </w:p>
        </w:tc>
      </w:tr>
      <w:tr w:rsidR="00731348" w14:paraId="73073278" w14:textId="77777777" w:rsidTr="00BB1EE0">
        <w:tc>
          <w:tcPr>
            <w:tcW w:w="4247" w:type="dxa"/>
          </w:tcPr>
          <w:p w14:paraId="6E6BDC75" w14:textId="31629644" w:rsidR="00731348" w:rsidRDefault="00731348" w:rsidP="00731348">
            <w:pPr>
              <w:ind w:firstLine="0"/>
            </w:pPr>
            <w:proofErr w:type="spellStart"/>
            <w:r>
              <w:t>Dim_Lugar</w:t>
            </w:r>
            <w:proofErr w:type="spellEnd"/>
          </w:p>
        </w:tc>
        <w:tc>
          <w:tcPr>
            <w:tcW w:w="4247" w:type="dxa"/>
          </w:tcPr>
          <w:p w14:paraId="3AF563EC" w14:textId="7FF40700" w:rsidR="00731348" w:rsidRDefault="00731348" w:rsidP="00BB1EE0">
            <w:pPr>
              <w:keepNext/>
              <w:ind w:firstLine="0"/>
            </w:pPr>
            <w:proofErr w:type="spellStart"/>
            <w:r>
              <w:t>S_Provincia</w:t>
            </w:r>
            <w:proofErr w:type="spellEnd"/>
          </w:p>
        </w:tc>
      </w:tr>
    </w:tbl>
    <w:p w14:paraId="39C85525" w14:textId="2B2C0BE1" w:rsidR="00731348" w:rsidRDefault="00BB1EE0" w:rsidP="00BB1EE0">
      <w:pPr>
        <w:pStyle w:val="Descripcin"/>
        <w:jc w:val="center"/>
      </w:pPr>
      <w:bookmarkStart w:id="51" w:name="_Toc68783663"/>
      <w:r>
        <w:t xml:space="preserve">Tabla </w:t>
      </w:r>
      <w:r w:rsidR="00C13B1C">
        <w:fldChar w:fldCharType="begin"/>
      </w:r>
      <w:r w:rsidR="00C13B1C">
        <w:instrText xml:space="preserve"> SEQ Tabla \* ARABIC </w:instrText>
      </w:r>
      <w:r w:rsidR="00C13B1C">
        <w:fldChar w:fldCharType="separate"/>
      </w:r>
      <w:r w:rsidR="002733B2">
        <w:rPr>
          <w:noProof/>
        </w:rPr>
        <w:t>26</w:t>
      </w:r>
      <w:r w:rsidR="00C13B1C">
        <w:fldChar w:fldCharType="end"/>
      </w:r>
      <w:r>
        <w:t xml:space="preserve"> - Tabla de Atributos para la movilidad.</w:t>
      </w:r>
      <w:bookmarkEnd w:id="51"/>
    </w:p>
    <w:p w14:paraId="0038B61B" w14:textId="138BAA6A" w:rsidR="00EB36BC" w:rsidRDefault="00EB36BC" w:rsidP="00EB36BC">
      <w:r>
        <w:t>Por lo tanto, el diseño lógico sería el siguiente:</w:t>
      </w:r>
    </w:p>
    <w:p w14:paraId="286CFE3B" w14:textId="577AD56B" w:rsidR="00175FE4" w:rsidRDefault="00AA7716" w:rsidP="00AA7716">
      <w:pPr>
        <w:keepNext/>
        <w:ind w:firstLine="0"/>
        <w:jc w:val="center"/>
      </w:pPr>
      <w:r>
        <w:rPr>
          <w:noProof/>
        </w:rPr>
        <w:lastRenderedPageBreak/>
        <w:drawing>
          <wp:inline distT="0" distB="0" distL="0" distR="0" wp14:anchorId="1E5A5C24" wp14:editId="11E0C53D">
            <wp:extent cx="5863681" cy="1884459"/>
            <wp:effectExtent l="0" t="0" r="3810" b="1905"/>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73488" cy="1887611"/>
                    </a:xfrm>
                    <a:prstGeom prst="rect">
                      <a:avLst/>
                    </a:prstGeom>
                  </pic:spPr>
                </pic:pic>
              </a:graphicData>
            </a:graphic>
          </wp:inline>
        </w:drawing>
      </w:r>
    </w:p>
    <w:p w14:paraId="7015586E" w14:textId="12ED678C" w:rsidR="004C3D94" w:rsidRDefault="00175FE4" w:rsidP="00175FE4">
      <w:pPr>
        <w:pStyle w:val="Descripcin"/>
        <w:jc w:val="center"/>
      </w:pPr>
      <w:bookmarkStart w:id="52" w:name="_Toc68783675"/>
      <w:r>
        <w:t xml:space="preserve">Ilustración </w:t>
      </w:r>
      <w:r w:rsidR="00C920F4">
        <w:fldChar w:fldCharType="begin"/>
      </w:r>
      <w:r w:rsidR="00C920F4">
        <w:instrText xml:space="preserve"> SEQ Ilustración \* ARABIC </w:instrText>
      </w:r>
      <w:r w:rsidR="00C920F4">
        <w:fldChar w:fldCharType="separate"/>
      </w:r>
      <w:r w:rsidR="00CA15C5">
        <w:rPr>
          <w:noProof/>
        </w:rPr>
        <w:t>10</w:t>
      </w:r>
      <w:r w:rsidR="00C920F4">
        <w:rPr>
          <w:noProof/>
        </w:rPr>
        <w:fldChar w:fldCharType="end"/>
      </w:r>
      <w:r>
        <w:t xml:space="preserve"> - Diseño lógico para la movilidad.</w:t>
      </w:r>
      <w:bookmarkEnd w:id="52"/>
    </w:p>
    <w:p w14:paraId="7CC9FB7A" w14:textId="77777777" w:rsidR="00F840A6" w:rsidRDefault="00175FE4" w:rsidP="00DE5DA5">
      <w:r>
        <w:t>Tal y como podemos observar en la anterior ilustración, este hecho tiene dos celdas ya que la granularidad es diferente, esto ya fue explicado en el diseño conceptual.</w:t>
      </w:r>
    </w:p>
    <w:p w14:paraId="0AD7954A" w14:textId="77777777" w:rsidR="00180CE0" w:rsidRDefault="00F840A6" w:rsidP="00DE5DA5">
      <w:r>
        <w:t>Finalmente, nos queda diseñar a nivel lógico la última estrella, la cual nos indica el porcentaje de población que evitaba las aglomeraciones, según el grupo de edad y provincia</w:t>
      </w:r>
      <w:r w:rsidR="00180CE0">
        <w:t>.</w:t>
      </w:r>
    </w:p>
    <w:p w14:paraId="6DCFC032" w14:textId="77777777" w:rsidR="002061D5" w:rsidRDefault="002061D5" w:rsidP="00DE5DA5">
      <w:r>
        <w:t>Hemos identificado las siguientes métricas, con el fin de cumplir las necesidades y requerimient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00"/>
        <w:gridCol w:w="2721"/>
        <w:gridCol w:w="2683"/>
      </w:tblGrid>
      <w:tr w:rsidR="002061D5" w14:paraId="3851F87D" w14:textId="77777777" w:rsidTr="006C2FDD">
        <w:tc>
          <w:tcPr>
            <w:tcW w:w="2831" w:type="dxa"/>
          </w:tcPr>
          <w:p w14:paraId="52A8B7F9" w14:textId="6FA62FFD" w:rsidR="002061D5" w:rsidRPr="002061D5" w:rsidRDefault="002061D5" w:rsidP="002061D5">
            <w:pPr>
              <w:ind w:firstLine="0"/>
              <w:jc w:val="center"/>
              <w:rPr>
                <w:b/>
                <w:bCs/>
              </w:rPr>
            </w:pPr>
            <w:r w:rsidRPr="002061D5">
              <w:rPr>
                <w:b/>
                <w:bCs/>
              </w:rPr>
              <w:t>Hecho</w:t>
            </w:r>
          </w:p>
        </w:tc>
        <w:tc>
          <w:tcPr>
            <w:tcW w:w="2831" w:type="dxa"/>
          </w:tcPr>
          <w:p w14:paraId="2DA6B0FC" w14:textId="3C661662" w:rsidR="002061D5" w:rsidRPr="002061D5" w:rsidRDefault="002061D5" w:rsidP="002061D5">
            <w:pPr>
              <w:ind w:firstLine="0"/>
              <w:jc w:val="center"/>
              <w:rPr>
                <w:b/>
                <w:bCs/>
              </w:rPr>
            </w:pPr>
            <w:r w:rsidRPr="002061D5">
              <w:rPr>
                <w:b/>
                <w:bCs/>
              </w:rPr>
              <w:t>Métrica</w:t>
            </w:r>
          </w:p>
        </w:tc>
        <w:tc>
          <w:tcPr>
            <w:tcW w:w="2832" w:type="dxa"/>
          </w:tcPr>
          <w:p w14:paraId="6EE0921B" w14:textId="063ED19A" w:rsidR="002061D5" w:rsidRPr="002061D5" w:rsidRDefault="002061D5" w:rsidP="002061D5">
            <w:pPr>
              <w:ind w:firstLine="0"/>
              <w:jc w:val="center"/>
              <w:rPr>
                <w:b/>
                <w:bCs/>
              </w:rPr>
            </w:pPr>
            <w:r w:rsidRPr="002061D5">
              <w:rPr>
                <w:b/>
                <w:bCs/>
              </w:rPr>
              <w:t>Descripción</w:t>
            </w:r>
          </w:p>
        </w:tc>
      </w:tr>
      <w:tr w:rsidR="002061D5" w14:paraId="7BD4550A" w14:textId="77777777" w:rsidTr="006C2FDD">
        <w:tc>
          <w:tcPr>
            <w:tcW w:w="2831" w:type="dxa"/>
          </w:tcPr>
          <w:p w14:paraId="3BB6B5CB" w14:textId="3CA718FD" w:rsidR="002061D5" w:rsidRDefault="002061D5" w:rsidP="00DE5DA5">
            <w:pPr>
              <w:ind w:firstLine="0"/>
            </w:pPr>
            <w:proofErr w:type="spellStart"/>
            <w:r>
              <w:t>Fact_Evitacion_Aglomeracion</w:t>
            </w:r>
            <w:proofErr w:type="spellEnd"/>
          </w:p>
        </w:tc>
        <w:tc>
          <w:tcPr>
            <w:tcW w:w="2831" w:type="dxa"/>
          </w:tcPr>
          <w:p w14:paraId="6B68F32D" w14:textId="79C38E0F" w:rsidR="002061D5" w:rsidRDefault="002061D5" w:rsidP="00DE5DA5">
            <w:pPr>
              <w:ind w:firstLine="0"/>
            </w:pPr>
            <w:proofErr w:type="spellStart"/>
            <w:r>
              <w:t>N_Porcentaje</w:t>
            </w:r>
            <w:proofErr w:type="spellEnd"/>
          </w:p>
        </w:tc>
        <w:tc>
          <w:tcPr>
            <w:tcW w:w="2832" w:type="dxa"/>
          </w:tcPr>
          <w:p w14:paraId="3445FBA9" w14:textId="32248F84" w:rsidR="002061D5" w:rsidRDefault="002061D5" w:rsidP="00DE5DA5">
            <w:pPr>
              <w:ind w:firstLine="0"/>
            </w:pPr>
            <w:r>
              <w:t>Porcentaje de la población que evitaba las aglomeración.</w:t>
            </w:r>
          </w:p>
        </w:tc>
      </w:tr>
      <w:tr w:rsidR="002061D5" w14:paraId="4F8BD030" w14:textId="77777777" w:rsidTr="006C2FDD">
        <w:tc>
          <w:tcPr>
            <w:tcW w:w="2831" w:type="dxa"/>
          </w:tcPr>
          <w:p w14:paraId="1BCF47E3" w14:textId="078361B7" w:rsidR="002061D5" w:rsidRDefault="002061D5" w:rsidP="00DE5DA5">
            <w:pPr>
              <w:ind w:firstLine="0"/>
            </w:pPr>
            <w:proofErr w:type="spellStart"/>
            <w:r>
              <w:t>Fact_Evitacion_Aglomeracion</w:t>
            </w:r>
            <w:proofErr w:type="spellEnd"/>
          </w:p>
        </w:tc>
        <w:tc>
          <w:tcPr>
            <w:tcW w:w="2831" w:type="dxa"/>
          </w:tcPr>
          <w:p w14:paraId="7A058EA0" w14:textId="39B679AB" w:rsidR="002061D5" w:rsidRDefault="002061D5" w:rsidP="00DE5DA5">
            <w:pPr>
              <w:ind w:firstLine="0"/>
            </w:pPr>
            <w:proofErr w:type="spellStart"/>
            <w:r>
              <w:t>N_Max_Porcentaje</w:t>
            </w:r>
            <w:proofErr w:type="spellEnd"/>
          </w:p>
        </w:tc>
        <w:tc>
          <w:tcPr>
            <w:tcW w:w="2832" w:type="dxa"/>
          </w:tcPr>
          <w:p w14:paraId="423D950C" w14:textId="2EEB12AE" w:rsidR="002061D5" w:rsidRDefault="002061D5" w:rsidP="006C2FDD">
            <w:pPr>
              <w:keepNext/>
              <w:ind w:firstLine="0"/>
            </w:pPr>
            <w:r>
              <w:t>Máximo porcentaje de la población que evitaba las aglomeraciones.</w:t>
            </w:r>
          </w:p>
        </w:tc>
      </w:tr>
    </w:tbl>
    <w:p w14:paraId="4378EF32" w14:textId="7106052E" w:rsidR="006C2FDD" w:rsidRDefault="006C2FDD" w:rsidP="006C2FDD">
      <w:pPr>
        <w:pStyle w:val="Descripcin"/>
        <w:jc w:val="center"/>
      </w:pPr>
      <w:bookmarkStart w:id="53" w:name="_Toc68783664"/>
      <w:r>
        <w:t xml:space="preserve">Tabla </w:t>
      </w:r>
      <w:r w:rsidR="00C13B1C">
        <w:fldChar w:fldCharType="begin"/>
      </w:r>
      <w:r w:rsidR="00C13B1C">
        <w:instrText xml:space="preserve"> SEQ Tabla \* ARABIC </w:instrText>
      </w:r>
      <w:r w:rsidR="00C13B1C">
        <w:fldChar w:fldCharType="separate"/>
      </w:r>
      <w:r w:rsidR="002733B2">
        <w:rPr>
          <w:noProof/>
        </w:rPr>
        <w:t>27</w:t>
      </w:r>
      <w:r w:rsidR="00C13B1C">
        <w:fldChar w:fldCharType="end"/>
      </w:r>
      <w:r>
        <w:t xml:space="preserve"> - Tabla de Métricas para el porcentaje de </w:t>
      </w:r>
      <w:r w:rsidR="00CC3772">
        <w:t>población que evitaba las aglomeraciones</w:t>
      </w:r>
      <w:r>
        <w:t>.</w:t>
      </w:r>
      <w:bookmarkEnd w:id="53"/>
    </w:p>
    <w:p w14:paraId="021D1FD2" w14:textId="54B35642" w:rsidR="00D03120" w:rsidRDefault="00D03120" w:rsidP="00D03120">
      <w:r>
        <w:t>Por otro lado, los atributos que hemos identificado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03120" w14:paraId="5B96A4A5" w14:textId="77777777" w:rsidTr="008E242C">
        <w:tc>
          <w:tcPr>
            <w:tcW w:w="4247" w:type="dxa"/>
          </w:tcPr>
          <w:p w14:paraId="666F336C" w14:textId="384C8E32" w:rsidR="00D03120" w:rsidRPr="00D03120" w:rsidRDefault="00D03120" w:rsidP="00D03120">
            <w:pPr>
              <w:ind w:firstLine="0"/>
              <w:jc w:val="center"/>
              <w:rPr>
                <w:b/>
                <w:bCs/>
              </w:rPr>
            </w:pPr>
            <w:r w:rsidRPr="00D03120">
              <w:rPr>
                <w:b/>
                <w:bCs/>
              </w:rPr>
              <w:t>Dimensión</w:t>
            </w:r>
          </w:p>
        </w:tc>
        <w:tc>
          <w:tcPr>
            <w:tcW w:w="4247" w:type="dxa"/>
          </w:tcPr>
          <w:p w14:paraId="5314AF51" w14:textId="15970C2F" w:rsidR="00D03120" w:rsidRPr="00D03120" w:rsidRDefault="00D03120" w:rsidP="00D03120">
            <w:pPr>
              <w:ind w:firstLine="0"/>
              <w:jc w:val="center"/>
              <w:rPr>
                <w:b/>
                <w:bCs/>
              </w:rPr>
            </w:pPr>
            <w:r w:rsidRPr="00D03120">
              <w:rPr>
                <w:b/>
                <w:bCs/>
              </w:rPr>
              <w:t>Atributos descriptores</w:t>
            </w:r>
          </w:p>
        </w:tc>
      </w:tr>
      <w:tr w:rsidR="00D03120" w14:paraId="59F46414" w14:textId="77777777" w:rsidTr="008E242C">
        <w:tc>
          <w:tcPr>
            <w:tcW w:w="4247" w:type="dxa"/>
          </w:tcPr>
          <w:p w14:paraId="3D372F33" w14:textId="6389627F" w:rsidR="00D03120" w:rsidRDefault="00D03120" w:rsidP="00D03120">
            <w:pPr>
              <w:ind w:firstLine="0"/>
            </w:pPr>
            <w:proofErr w:type="spellStart"/>
            <w:r>
              <w:t>Dim_Lugar</w:t>
            </w:r>
            <w:proofErr w:type="spellEnd"/>
          </w:p>
        </w:tc>
        <w:tc>
          <w:tcPr>
            <w:tcW w:w="4247" w:type="dxa"/>
          </w:tcPr>
          <w:p w14:paraId="091A8887" w14:textId="53D6A99D" w:rsidR="00D03120" w:rsidRDefault="00D03120" w:rsidP="00D03120">
            <w:pPr>
              <w:ind w:firstLine="0"/>
            </w:pPr>
            <w:proofErr w:type="spellStart"/>
            <w:r>
              <w:t>S_Provincia</w:t>
            </w:r>
            <w:proofErr w:type="spellEnd"/>
          </w:p>
        </w:tc>
      </w:tr>
      <w:tr w:rsidR="00D03120" w14:paraId="5C1E88E6" w14:textId="77777777" w:rsidTr="008E242C">
        <w:tc>
          <w:tcPr>
            <w:tcW w:w="4247" w:type="dxa"/>
          </w:tcPr>
          <w:p w14:paraId="0FB04695" w14:textId="184E3A27" w:rsidR="00D03120" w:rsidRDefault="00D03120" w:rsidP="00D03120">
            <w:pPr>
              <w:ind w:firstLine="0"/>
            </w:pPr>
            <w:proofErr w:type="spellStart"/>
            <w:r>
              <w:t>Dim_Grupo_Edad</w:t>
            </w:r>
            <w:proofErr w:type="spellEnd"/>
          </w:p>
        </w:tc>
        <w:tc>
          <w:tcPr>
            <w:tcW w:w="4247" w:type="dxa"/>
          </w:tcPr>
          <w:p w14:paraId="78908A82" w14:textId="4CB9ED3C" w:rsidR="00D03120" w:rsidRDefault="00D03120" w:rsidP="008E242C">
            <w:pPr>
              <w:keepNext/>
              <w:ind w:firstLine="0"/>
            </w:pPr>
            <w:proofErr w:type="spellStart"/>
            <w:r>
              <w:t>S_GrupoEdad</w:t>
            </w:r>
            <w:proofErr w:type="spellEnd"/>
          </w:p>
        </w:tc>
      </w:tr>
    </w:tbl>
    <w:p w14:paraId="7F010CF8" w14:textId="41AF0002" w:rsidR="00D03120" w:rsidRDefault="008E242C" w:rsidP="008E242C">
      <w:pPr>
        <w:pStyle w:val="Descripcin"/>
        <w:jc w:val="center"/>
      </w:pPr>
      <w:bookmarkStart w:id="54" w:name="_Toc68783665"/>
      <w:r>
        <w:lastRenderedPageBreak/>
        <w:t xml:space="preserve">Tabla </w:t>
      </w:r>
      <w:r w:rsidR="00C13B1C">
        <w:fldChar w:fldCharType="begin"/>
      </w:r>
      <w:r w:rsidR="00C13B1C">
        <w:instrText xml:space="preserve"> SEQ Tabla \* ARABIC </w:instrText>
      </w:r>
      <w:r w:rsidR="00C13B1C">
        <w:fldChar w:fldCharType="separate"/>
      </w:r>
      <w:r w:rsidR="002733B2">
        <w:rPr>
          <w:noProof/>
        </w:rPr>
        <w:t>28</w:t>
      </w:r>
      <w:r w:rsidR="00C13B1C">
        <w:fldChar w:fldCharType="end"/>
      </w:r>
      <w:r>
        <w:t xml:space="preserve"> - Tabla de Atributos para el porcentaje de</w:t>
      </w:r>
      <w:r w:rsidR="00CA15C5">
        <w:t xml:space="preserve"> población que evitaba las aglomeraciones</w:t>
      </w:r>
      <w:r>
        <w:t>.</w:t>
      </w:r>
      <w:bookmarkEnd w:id="54"/>
    </w:p>
    <w:p w14:paraId="7F80A8E0" w14:textId="277D50BA" w:rsidR="002E0EC3" w:rsidRDefault="002E0EC3" w:rsidP="002E0EC3">
      <w:r>
        <w:t>A la vista de lo anterior, hemos diseñado el siguiente modelo:</w:t>
      </w:r>
    </w:p>
    <w:p w14:paraId="5B37C757" w14:textId="77777777" w:rsidR="00CA15C5" w:rsidRDefault="00CA15C5" w:rsidP="00CA15C5">
      <w:pPr>
        <w:keepNext/>
        <w:ind w:firstLine="0"/>
        <w:jc w:val="center"/>
      </w:pPr>
      <w:r>
        <w:rPr>
          <w:noProof/>
        </w:rPr>
        <w:drawing>
          <wp:inline distT="0" distB="0" distL="0" distR="0" wp14:anchorId="268DC11E" wp14:editId="6A48C220">
            <wp:extent cx="5785023" cy="1582310"/>
            <wp:effectExtent l="0" t="0" r="6350" b="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810108" cy="1589171"/>
                    </a:xfrm>
                    <a:prstGeom prst="rect">
                      <a:avLst/>
                    </a:prstGeom>
                  </pic:spPr>
                </pic:pic>
              </a:graphicData>
            </a:graphic>
          </wp:inline>
        </w:drawing>
      </w:r>
    </w:p>
    <w:p w14:paraId="0D8EC97D" w14:textId="346B0FA1" w:rsidR="002E0EC3" w:rsidRDefault="00CA15C5" w:rsidP="00CA15C5">
      <w:pPr>
        <w:pStyle w:val="Descripcin"/>
        <w:jc w:val="center"/>
      </w:pPr>
      <w:bookmarkStart w:id="55" w:name="_Toc68783676"/>
      <w:r>
        <w:t xml:space="preserve">Ilustración </w:t>
      </w:r>
      <w:r w:rsidR="00C920F4">
        <w:fldChar w:fldCharType="begin"/>
      </w:r>
      <w:r w:rsidR="00C920F4">
        <w:instrText xml:space="preserve"> SEQ Ilustración \* ARABIC </w:instrText>
      </w:r>
      <w:r w:rsidR="00C920F4">
        <w:fldChar w:fldCharType="separate"/>
      </w:r>
      <w:r>
        <w:rPr>
          <w:noProof/>
        </w:rPr>
        <w:t>11</w:t>
      </w:r>
      <w:r w:rsidR="00C920F4">
        <w:rPr>
          <w:noProof/>
        </w:rPr>
        <w:fldChar w:fldCharType="end"/>
      </w:r>
      <w:r>
        <w:t xml:space="preserve"> - Diseño lógico para el porcentaje de población que evitaba las aglomeraciones.</w:t>
      </w:r>
      <w:bookmarkEnd w:id="55"/>
    </w:p>
    <w:p w14:paraId="0A436C6F" w14:textId="0002EE69" w:rsidR="001C6CB2" w:rsidRDefault="001C6CB2" w:rsidP="001C6CB2">
      <w:pPr>
        <w:pStyle w:val="Ttulo4"/>
        <w:ind w:firstLine="0"/>
      </w:pPr>
      <w:r>
        <w:t>Diseño físico</w:t>
      </w:r>
    </w:p>
    <w:p w14:paraId="0B80E33A" w14:textId="7EE6444D" w:rsidR="001C6CB2" w:rsidRDefault="00587B1F" w:rsidP="001C6CB2">
      <w:r>
        <w:t xml:space="preserve">Una vez que ya está claro el diseño conceptual y lógico de nuestro almacén de datos, nos falta el último paso para asegurarnos de que nuestro </w:t>
      </w:r>
      <w:r>
        <w:rPr>
          <w:i/>
          <w:iCs/>
        </w:rPr>
        <w:t>data warehouse</w:t>
      </w:r>
      <w:r>
        <w:t xml:space="preserve"> nos proporciona el mejor rendimiento posible.</w:t>
      </w:r>
    </w:p>
    <w:p w14:paraId="62D73C60" w14:textId="48DF613B" w:rsidR="00587B1F" w:rsidRDefault="00587B1F" w:rsidP="001C6CB2">
      <w:r>
        <w:t>En este paso tenemos que definir las diferentes claves primarias de las dimensiones y las claves foráneas que a su vez serán claves primarias de los hechos.</w:t>
      </w:r>
      <w:r w:rsidR="008B27D2">
        <w:t xml:space="preserve"> También debemos de tener en cuenta el tipo de datos junto con su tamaño.</w:t>
      </w:r>
    </w:p>
    <w:p w14:paraId="3CA1E80E" w14:textId="6EDA0412" w:rsidR="00201683" w:rsidRDefault="00201683" w:rsidP="001C6CB2">
      <w:r>
        <w:t>Primero vamos a realizar el diseño físico de las dimensiones y posteriormente el de los hechos.</w:t>
      </w:r>
    </w:p>
    <w:p w14:paraId="3CDB2B16" w14:textId="403C1A48" w:rsidR="00201683" w:rsidRDefault="00201683" w:rsidP="00201683">
      <w:pPr>
        <w:pStyle w:val="Ttulo4"/>
        <w:ind w:firstLine="0"/>
      </w:pPr>
      <w:r>
        <w:t>Dimensiones</w:t>
      </w:r>
    </w:p>
    <w:p w14:paraId="5CC90BBB" w14:textId="2F75E64E" w:rsidR="00201683" w:rsidRDefault="00201683" w:rsidP="00C920F4">
      <w:proofErr w:type="spellStart"/>
      <w:r w:rsidRPr="00C920F4">
        <w:rPr>
          <w:b/>
          <w:bCs/>
        </w:rPr>
        <w:t>Dim_Tipología</w:t>
      </w:r>
      <w:proofErr w:type="spellEnd"/>
      <w:r>
        <w:t>: corresponde a la dimensión de la</w:t>
      </w:r>
      <w:r w:rsidR="00C920F4">
        <w:t>s</w:t>
      </w:r>
      <w:r>
        <w:t xml:space="preserve"> tipología</w:t>
      </w:r>
      <w:r w:rsidR="00C920F4">
        <w:t>s</w:t>
      </w:r>
      <w:r>
        <w:t xml:space="preserve"> correspondiente</w:t>
      </w:r>
      <w:r w:rsidR="00C920F4">
        <w:t>s</w:t>
      </w:r>
      <w:r>
        <w:t xml:space="preserve"> a las llamadas al 112 en la comunidad de Cataluñ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920F4" w14:paraId="08F17F31" w14:textId="77777777" w:rsidTr="00C13B1C">
        <w:tc>
          <w:tcPr>
            <w:tcW w:w="2123" w:type="dxa"/>
          </w:tcPr>
          <w:p w14:paraId="6642ACD3" w14:textId="05CB2969" w:rsidR="00C920F4" w:rsidRPr="00C920F4" w:rsidRDefault="00C920F4" w:rsidP="00C920F4">
            <w:pPr>
              <w:ind w:firstLine="0"/>
              <w:jc w:val="center"/>
              <w:rPr>
                <w:b/>
                <w:bCs/>
              </w:rPr>
            </w:pPr>
            <w:r w:rsidRPr="00C920F4">
              <w:rPr>
                <w:b/>
                <w:bCs/>
              </w:rPr>
              <w:t>Nombre Campo</w:t>
            </w:r>
          </w:p>
        </w:tc>
        <w:tc>
          <w:tcPr>
            <w:tcW w:w="2123" w:type="dxa"/>
          </w:tcPr>
          <w:p w14:paraId="26ED10F7" w14:textId="64B86390" w:rsidR="00C920F4" w:rsidRPr="00C920F4" w:rsidRDefault="00C920F4" w:rsidP="00C920F4">
            <w:pPr>
              <w:ind w:firstLine="0"/>
              <w:jc w:val="center"/>
              <w:rPr>
                <w:b/>
                <w:bCs/>
              </w:rPr>
            </w:pPr>
            <w:r w:rsidRPr="00C920F4">
              <w:rPr>
                <w:b/>
                <w:bCs/>
              </w:rPr>
              <w:t>Tipo</w:t>
            </w:r>
          </w:p>
        </w:tc>
        <w:tc>
          <w:tcPr>
            <w:tcW w:w="2124" w:type="dxa"/>
          </w:tcPr>
          <w:p w14:paraId="6FB0A64D" w14:textId="66D65DE7" w:rsidR="00C920F4" w:rsidRPr="00C920F4" w:rsidRDefault="00C920F4" w:rsidP="00C920F4">
            <w:pPr>
              <w:ind w:firstLine="0"/>
              <w:jc w:val="center"/>
              <w:rPr>
                <w:b/>
                <w:bCs/>
              </w:rPr>
            </w:pPr>
            <w:r w:rsidRPr="00C920F4">
              <w:rPr>
                <w:b/>
                <w:bCs/>
              </w:rPr>
              <w:t>Tamaño</w:t>
            </w:r>
          </w:p>
        </w:tc>
        <w:tc>
          <w:tcPr>
            <w:tcW w:w="2124" w:type="dxa"/>
          </w:tcPr>
          <w:p w14:paraId="66E8B841" w14:textId="72AE9525" w:rsidR="00C920F4" w:rsidRPr="00C920F4" w:rsidRDefault="00C920F4" w:rsidP="00C920F4">
            <w:pPr>
              <w:ind w:firstLine="0"/>
              <w:jc w:val="center"/>
              <w:rPr>
                <w:b/>
                <w:bCs/>
              </w:rPr>
            </w:pPr>
            <w:r w:rsidRPr="00C920F4">
              <w:rPr>
                <w:b/>
                <w:bCs/>
              </w:rPr>
              <w:t>Ejemplo</w:t>
            </w:r>
          </w:p>
        </w:tc>
      </w:tr>
      <w:tr w:rsidR="00C920F4" w14:paraId="0B79F57E" w14:textId="77777777" w:rsidTr="00C13B1C">
        <w:tc>
          <w:tcPr>
            <w:tcW w:w="2123" w:type="dxa"/>
          </w:tcPr>
          <w:p w14:paraId="33A92BA8" w14:textId="4D6FA0BE" w:rsidR="00C920F4" w:rsidRDefault="00C920F4" w:rsidP="00C920F4">
            <w:pPr>
              <w:ind w:firstLine="0"/>
            </w:pPr>
            <w:proofErr w:type="spellStart"/>
            <w:r>
              <w:t>PK_Tipologia</w:t>
            </w:r>
            <w:proofErr w:type="spellEnd"/>
            <w:r>
              <w:t xml:space="preserve"> (PK)</w:t>
            </w:r>
          </w:p>
        </w:tc>
        <w:tc>
          <w:tcPr>
            <w:tcW w:w="2123" w:type="dxa"/>
          </w:tcPr>
          <w:p w14:paraId="7BFC8FFD" w14:textId="245083EB" w:rsidR="00C920F4" w:rsidRDefault="00C920F4" w:rsidP="00C920F4">
            <w:pPr>
              <w:ind w:firstLine="0"/>
            </w:pPr>
            <w:r>
              <w:t>Numérico</w:t>
            </w:r>
          </w:p>
        </w:tc>
        <w:tc>
          <w:tcPr>
            <w:tcW w:w="2124" w:type="dxa"/>
          </w:tcPr>
          <w:p w14:paraId="232CD373" w14:textId="3FE1A391" w:rsidR="00C920F4" w:rsidRDefault="00C920F4" w:rsidP="00C920F4">
            <w:pPr>
              <w:ind w:firstLine="0"/>
            </w:pPr>
            <w:r>
              <w:t>4</w:t>
            </w:r>
          </w:p>
        </w:tc>
        <w:tc>
          <w:tcPr>
            <w:tcW w:w="2124" w:type="dxa"/>
          </w:tcPr>
          <w:p w14:paraId="09B8A40B" w14:textId="4E4CB94F" w:rsidR="00C920F4" w:rsidRDefault="00C920F4" w:rsidP="00C920F4">
            <w:pPr>
              <w:ind w:firstLine="0"/>
            </w:pPr>
            <w:r>
              <w:t>1</w:t>
            </w:r>
          </w:p>
        </w:tc>
      </w:tr>
      <w:tr w:rsidR="00C920F4" w14:paraId="6BA080E2" w14:textId="77777777" w:rsidTr="00C13B1C">
        <w:tc>
          <w:tcPr>
            <w:tcW w:w="2123" w:type="dxa"/>
          </w:tcPr>
          <w:p w14:paraId="60CB9ECA" w14:textId="7212ED54" w:rsidR="00C920F4" w:rsidRDefault="00C920F4" w:rsidP="00C920F4">
            <w:pPr>
              <w:ind w:firstLine="0"/>
            </w:pPr>
            <w:proofErr w:type="spellStart"/>
            <w:r>
              <w:t>S</w:t>
            </w:r>
            <w:r w:rsidR="00C13B1C">
              <w:t>_Tipo</w:t>
            </w:r>
            <w:proofErr w:type="spellEnd"/>
          </w:p>
        </w:tc>
        <w:tc>
          <w:tcPr>
            <w:tcW w:w="2123" w:type="dxa"/>
          </w:tcPr>
          <w:p w14:paraId="7E97982D" w14:textId="5F40F6FB" w:rsidR="00C920F4" w:rsidRDefault="00C13B1C" w:rsidP="00C920F4">
            <w:pPr>
              <w:ind w:firstLine="0"/>
            </w:pPr>
            <w:r>
              <w:t>Texto</w:t>
            </w:r>
          </w:p>
        </w:tc>
        <w:tc>
          <w:tcPr>
            <w:tcW w:w="2124" w:type="dxa"/>
          </w:tcPr>
          <w:p w14:paraId="18B5ECAA" w14:textId="48CADDE1" w:rsidR="00C920F4" w:rsidRDefault="00C13B1C" w:rsidP="00C920F4">
            <w:pPr>
              <w:ind w:firstLine="0"/>
            </w:pPr>
            <w:r>
              <w:t>50</w:t>
            </w:r>
          </w:p>
        </w:tc>
        <w:tc>
          <w:tcPr>
            <w:tcW w:w="2124" w:type="dxa"/>
          </w:tcPr>
          <w:p w14:paraId="1644E20B" w14:textId="445042BF" w:rsidR="00C920F4" w:rsidRDefault="00C13B1C" w:rsidP="00C13B1C">
            <w:pPr>
              <w:keepNext/>
              <w:ind w:firstLine="0"/>
            </w:pPr>
            <w:r>
              <w:t>“</w:t>
            </w:r>
            <w:proofErr w:type="spellStart"/>
            <w:r>
              <w:t>Seguretat</w:t>
            </w:r>
            <w:proofErr w:type="spellEnd"/>
            <w:r>
              <w:t>”</w:t>
            </w:r>
          </w:p>
        </w:tc>
      </w:tr>
    </w:tbl>
    <w:p w14:paraId="5911036B" w14:textId="05CC1016" w:rsidR="00C920F4" w:rsidRDefault="00C13B1C" w:rsidP="00C13B1C">
      <w:pPr>
        <w:pStyle w:val="Descripcin"/>
        <w:jc w:val="center"/>
      </w:pPr>
      <w:r>
        <w:t xml:space="preserve">Tabla </w:t>
      </w:r>
      <w:r>
        <w:fldChar w:fldCharType="begin"/>
      </w:r>
      <w:r>
        <w:instrText xml:space="preserve"> SEQ Tabla \* ARABIC </w:instrText>
      </w:r>
      <w:r>
        <w:fldChar w:fldCharType="separate"/>
      </w:r>
      <w:r w:rsidR="002733B2">
        <w:rPr>
          <w:noProof/>
        </w:rPr>
        <w:t>29</w:t>
      </w:r>
      <w:r>
        <w:fldChar w:fldCharType="end"/>
      </w:r>
      <w:r>
        <w:t xml:space="preserve"> - Diseño físico de </w:t>
      </w:r>
      <w:proofErr w:type="spellStart"/>
      <w:r>
        <w:t>Dim_Tipologia</w:t>
      </w:r>
      <w:proofErr w:type="spellEnd"/>
      <w:r>
        <w:t>.</w:t>
      </w:r>
    </w:p>
    <w:p w14:paraId="2A235113" w14:textId="1B76391B" w:rsidR="00C13B1C" w:rsidRDefault="00C13B1C" w:rsidP="00C13B1C">
      <w:proofErr w:type="spellStart"/>
      <w:r>
        <w:rPr>
          <w:b/>
          <w:bCs/>
        </w:rPr>
        <w:t>Dim_Policia</w:t>
      </w:r>
      <w:proofErr w:type="spellEnd"/>
      <w:r>
        <w:t>: corresponde a la dimensión del tipo de policía a la hora de analizar las infracciones/desobediencias durante el estado de emergencia en el País Vasco.</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13B1C" w14:paraId="7A4A7FD1" w14:textId="77777777" w:rsidTr="00C13B1C">
        <w:tc>
          <w:tcPr>
            <w:tcW w:w="2123" w:type="dxa"/>
          </w:tcPr>
          <w:p w14:paraId="4D80A05F" w14:textId="3CD66FCC" w:rsidR="00C13B1C" w:rsidRPr="00C13B1C" w:rsidRDefault="00C13B1C" w:rsidP="00C13B1C">
            <w:pPr>
              <w:ind w:firstLine="0"/>
              <w:jc w:val="center"/>
              <w:rPr>
                <w:b/>
                <w:bCs/>
              </w:rPr>
            </w:pPr>
            <w:r w:rsidRPr="00C13B1C">
              <w:rPr>
                <w:b/>
                <w:bCs/>
              </w:rPr>
              <w:lastRenderedPageBreak/>
              <w:t>Nombre Campo</w:t>
            </w:r>
          </w:p>
        </w:tc>
        <w:tc>
          <w:tcPr>
            <w:tcW w:w="2123" w:type="dxa"/>
          </w:tcPr>
          <w:p w14:paraId="5A9537FF" w14:textId="403843BF" w:rsidR="00C13B1C" w:rsidRPr="00C13B1C" w:rsidRDefault="00C13B1C" w:rsidP="00C13B1C">
            <w:pPr>
              <w:ind w:firstLine="0"/>
              <w:jc w:val="center"/>
              <w:rPr>
                <w:b/>
                <w:bCs/>
              </w:rPr>
            </w:pPr>
            <w:r w:rsidRPr="00C13B1C">
              <w:rPr>
                <w:b/>
                <w:bCs/>
              </w:rPr>
              <w:t>Tipo</w:t>
            </w:r>
          </w:p>
        </w:tc>
        <w:tc>
          <w:tcPr>
            <w:tcW w:w="2124" w:type="dxa"/>
          </w:tcPr>
          <w:p w14:paraId="29922986" w14:textId="5B4A03EF" w:rsidR="00C13B1C" w:rsidRPr="00C13B1C" w:rsidRDefault="00C13B1C" w:rsidP="00C13B1C">
            <w:pPr>
              <w:ind w:firstLine="0"/>
              <w:jc w:val="center"/>
              <w:rPr>
                <w:b/>
                <w:bCs/>
              </w:rPr>
            </w:pPr>
            <w:r w:rsidRPr="00C13B1C">
              <w:rPr>
                <w:b/>
                <w:bCs/>
              </w:rPr>
              <w:t>Tamaño</w:t>
            </w:r>
          </w:p>
        </w:tc>
        <w:tc>
          <w:tcPr>
            <w:tcW w:w="2124" w:type="dxa"/>
          </w:tcPr>
          <w:p w14:paraId="674FC521" w14:textId="73347564" w:rsidR="00C13B1C" w:rsidRPr="00C13B1C" w:rsidRDefault="00C13B1C" w:rsidP="00C13B1C">
            <w:pPr>
              <w:ind w:firstLine="0"/>
              <w:jc w:val="center"/>
              <w:rPr>
                <w:b/>
                <w:bCs/>
              </w:rPr>
            </w:pPr>
            <w:r w:rsidRPr="00C13B1C">
              <w:rPr>
                <w:b/>
                <w:bCs/>
              </w:rPr>
              <w:t>Ejemplo</w:t>
            </w:r>
          </w:p>
        </w:tc>
      </w:tr>
      <w:tr w:rsidR="00C13B1C" w14:paraId="324FF2C8" w14:textId="77777777" w:rsidTr="00C13B1C">
        <w:tc>
          <w:tcPr>
            <w:tcW w:w="2123" w:type="dxa"/>
          </w:tcPr>
          <w:p w14:paraId="1716664C" w14:textId="2A782EF9" w:rsidR="00C13B1C" w:rsidRDefault="00C13B1C" w:rsidP="00C13B1C">
            <w:pPr>
              <w:ind w:firstLine="0"/>
            </w:pPr>
            <w:proofErr w:type="spellStart"/>
            <w:r>
              <w:t>PK_Policia</w:t>
            </w:r>
            <w:proofErr w:type="spellEnd"/>
            <w:r>
              <w:t xml:space="preserve"> (PK)</w:t>
            </w:r>
          </w:p>
        </w:tc>
        <w:tc>
          <w:tcPr>
            <w:tcW w:w="2123" w:type="dxa"/>
          </w:tcPr>
          <w:p w14:paraId="515F1E57" w14:textId="19D865CA" w:rsidR="00C13B1C" w:rsidRDefault="00C13B1C" w:rsidP="00C13B1C">
            <w:pPr>
              <w:ind w:firstLine="0"/>
            </w:pPr>
            <w:r>
              <w:t>Numérico</w:t>
            </w:r>
          </w:p>
        </w:tc>
        <w:tc>
          <w:tcPr>
            <w:tcW w:w="2124" w:type="dxa"/>
          </w:tcPr>
          <w:p w14:paraId="491BDA4E" w14:textId="1DC5C762" w:rsidR="00C13B1C" w:rsidRDefault="00C13B1C" w:rsidP="00C13B1C">
            <w:pPr>
              <w:ind w:firstLine="0"/>
            </w:pPr>
            <w:r>
              <w:t>1</w:t>
            </w:r>
          </w:p>
        </w:tc>
        <w:tc>
          <w:tcPr>
            <w:tcW w:w="2124" w:type="dxa"/>
          </w:tcPr>
          <w:p w14:paraId="4C92AEFD" w14:textId="477EBBA4" w:rsidR="00C13B1C" w:rsidRDefault="00C13B1C" w:rsidP="00C13B1C">
            <w:pPr>
              <w:ind w:firstLine="0"/>
            </w:pPr>
            <w:r>
              <w:t>1</w:t>
            </w:r>
          </w:p>
        </w:tc>
      </w:tr>
      <w:tr w:rsidR="00C13B1C" w14:paraId="6028DD9B" w14:textId="77777777" w:rsidTr="00C13B1C">
        <w:tc>
          <w:tcPr>
            <w:tcW w:w="2123" w:type="dxa"/>
          </w:tcPr>
          <w:p w14:paraId="4021B873" w14:textId="2D06FF84" w:rsidR="00C13B1C" w:rsidRDefault="00C13B1C" w:rsidP="00C13B1C">
            <w:pPr>
              <w:ind w:firstLine="0"/>
            </w:pPr>
            <w:proofErr w:type="spellStart"/>
            <w:r>
              <w:t>S_TipoPolicia</w:t>
            </w:r>
            <w:proofErr w:type="spellEnd"/>
          </w:p>
        </w:tc>
        <w:tc>
          <w:tcPr>
            <w:tcW w:w="2123" w:type="dxa"/>
          </w:tcPr>
          <w:p w14:paraId="68ADECCA" w14:textId="23538148" w:rsidR="00C13B1C" w:rsidRDefault="00C13B1C" w:rsidP="00C13B1C">
            <w:pPr>
              <w:ind w:firstLine="0"/>
            </w:pPr>
            <w:r>
              <w:t>Texto</w:t>
            </w:r>
          </w:p>
        </w:tc>
        <w:tc>
          <w:tcPr>
            <w:tcW w:w="2124" w:type="dxa"/>
          </w:tcPr>
          <w:p w14:paraId="7361F97D" w14:textId="152A9AEF" w:rsidR="00C13B1C" w:rsidRDefault="00C13B1C" w:rsidP="00C13B1C">
            <w:pPr>
              <w:ind w:firstLine="0"/>
            </w:pPr>
            <w:r>
              <w:t>15</w:t>
            </w:r>
          </w:p>
        </w:tc>
        <w:tc>
          <w:tcPr>
            <w:tcW w:w="2124" w:type="dxa"/>
          </w:tcPr>
          <w:p w14:paraId="10AD3722" w14:textId="1F6C7BC5" w:rsidR="00C13B1C" w:rsidRDefault="00C13B1C" w:rsidP="00C13B1C">
            <w:pPr>
              <w:keepNext/>
              <w:ind w:firstLine="0"/>
            </w:pPr>
            <w:r>
              <w:t>“ERTZAINTZA”</w:t>
            </w:r>
          </w:p>
        </w:tc>
      </w:tr>
    </w:tbl>
    <w:p w14:paraId="21797D47" w14:textId="0D43EF4A" w:rsidR="00C13B1C" w:rsidRDefault="00C13B1C" w:rsidP="00C13B1C">
      <w:pPr>
        <w:pStyle w:val="Descripcin"/>
        <w:jc w:val="center"/>
      </w:pPr>
      <w:r>
        <w:t xml:space="preserve">Tabla </w:t>
      </w:r>
      <w:r>
        <w:fldChar w:fldCharType="begin"/>
      </w:r>
      <w:r>
        <w:instrText xml:space="preserve"> SEQ Tabla \* ARABIC </w:instrText>
      </w:r>
      <w:r>
        <w:fldChar w:fldCharType="separate"/>
      </w:r>
      <w:r w:rsidR="002733B2">
        <w:rPr>
          <w:noProof/>
        </w:rPr>
        <w:t>30</w:t>
      </w:r>
      <w:r>
        <w:fldChar w:fldCharType="end"/>
      </w:r>
      <w:r>
        <w:t xml:space="preserve"> - Diseño físico de </w:t>
      </w:r>
      <w:proofErr w:type="spellStart"/>
      <w:r>
        <w:t>Dim_Policia</w:t>
      </w:r>
      <w:proofErr w:type="spellEnd"/>
      <w:r>
        <w:t>.</w:t>
      </w:r>
    </w:p>
    <w:p w14:paraId="269B0E9E" w14:textId="7782C87B" w:rsidR="00C13B1C" w:rsidRDefault="00C13B1C" w:rsidP="00C13B1C">
      <w:proofErr w:type="spellStart"/>
      <w:r>
        <w:rPr>
          <w:b/>
          <w:bCs/>
        </w:rPr>
        <w:t>Dim_Grupo_Edad</w:t>
      </w:r>
      <w:proofErr w:type="spellEnd"/>
      <w:r>
        <w:t>: corresponde a la dimensión del rango de edad para analizar el porcentaje de personas que evitaron una aglomeración</w:t>
      </w:r>
      <w:r w:rsidR="003D70AD">
        <w:t xml:space="preserve"> por motivo del coronavirus</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3D70AD" w14:paraId="54928963" w14:textId="77777777" w:rsidTr="003D70AD">
        <w:tc>
          <w:tcPr>
            <w:tcW w:w="2123" w:type="dxa"/>
          </w:tcPr>
          <w:p w14:paraId="5D05A0AE" w14:textId="63BF057D" w:rsidR="003D70AD" w:rsidRPr="003D70AD" w:rsidRDefault="003D70AD" w:rsidP="003D70AD">
            <w:pPr>
              <w:ind w:firstLine="0"/>
              <w:jc w:val="center"/>
              <w:rPr>
                <w:b/>
                <w:bCs/>
              </w:rPr>
            </w:pPr>
            <w:r w:rsidRPr="003D70AD">
              <w:rPr>
                <w:b/>
                <w:bCs/>
              </w:rPr>
              <w:t>Nombre Campo</w:t>
            </w:r>
          </w:p>
        </w:tc>
        <w:tc>
          <w:tcPr>
            <w:tcW w:w="2123" w:type="dxa"/>
          </w:tcPr>
          <w:p w14:paraId="3BF22660" w14:textId="6BFF3130" w:rsidR="003D70AD" w:rsidRPr="003D70AD" w:rsidRDefault="003D70AD" w:rsidP="003D70AD">
            <w:pPr>
              <w:ind w:firstLine="0"/>
              <w:jc w:val="center"/>
              <w:rPr>
                <w:b/>
                <w:bCs/>
              </w:rPr>
            </w:pPr>
            <w:r w:rsidRPr="003D70AD">
              <w:rPr>
                <w:b/>
                <w:bCs/>
              </w:rPr>
              <w:t>Tipo</w:t>
            </w:r>
          </w:p>
        </w:tc>
        <w:tc>
          <w:tcPr>
            <w:tcW w:w="2124" w:type="dxa"/>
          </w:tcPr>
          <w:p w14:paraId="53B711AE" w14:textId="0ABB3718" w:rsidR="003D70AD" w:rsidRPr="003D70AD" w:rsidRDefault="003D70AD" w:rsidP="003D70AD">
            <w:pPr>
              <w:ind w:firstLine="0"/>
              <w:jc w:val="center"/>
              <w:rPr>
                <w:b/>
                <w:bCs/>
              </w:rPr>
            </w:pPr>
            <w:r w:rsidRPr="003D70AD">
              <w:rPr>
                <w:b/>
                <w:bCs/>
              </w:rPr>
              <w:t>Tamaño</w:t>
            </w:r>
          </w:p>
        </w:tc>
        <w:tc>
          <w:tcPr>
            <w:tcW w:w="2124" w:type="dxa"/>
          </w:tcPr>
          <w:p w14:paraId="312E3420" w14:textId="2931F412" w:rsidR="003D70AD" w:rsidRPr="003D70AD" w:rsidRDefault="003D70AD" w:rsidP="003D70AD">
            <w:pPr>
              <w:ind w:firstLine="0"/>
              <w:jc w:val="center"/>
              <w:rPr>
                <w:b/>
                <w:bCs/>
              </w:rPr>
            </w:pPr>
            <w:r w:rsidRPr="003D70AD">
              <w:rPr>
                <w:b/>
                <w:bCs/>
              </w:rPr>
              <w:t>Ejemplo</w:t>
            </w:r>
          </w:p>
        </w:tc>
      </w:tr>
      <w:tr w:rsidR="003D70AD" w14:paraId="23745945" w14:textId="77777777" w:rsidTr="003D70AD">
        <w:tc>
          <w:tcPr>
            <w:tcW w:w="2123" w:type="dxa"/>
          </w:tcPr>
          <w:p w14:paraId="14AD8C09" w14:textId="1D6D4B0D" w:rsidR="003D70AD" w:rsidRDefault="003D70AD" w:rsidP="00C13B1C">
            <w:pPr>
              <w:ind w:firstLine="0"/>
            </w:pPr>
            <w:proofErr w:type="spellStart"/>
            <w:r>
              <w:t>PK_GrupoEdad</w:t>
            </w:r>
            <w:proofErr w:type="spellEnd"/>
            <w:r w:rsidR="00C46154">
              <w:t xml:space="preserve"> (PK)</w:t>
            </w:r>
          </w:p>
        </w:tc>
        <w:tc>
          <w:tcPr>
            <w:tcW w:w="2123" w:type="dxa"/>
          </w:tcPr>
          <w:p w14:paraId="60E1EC6A" w14:textId="7453FE54" w:rsidR="003D70AD" w:rsidRDefault="003D70AD" w:rsidP="00C13B1C">
            <w:pPr>
              <w:ind w:firstLine="0"/>
            </w:pPr>
            <w:r>
              <w:t>Numérico</w:t>
            </w:r>
          </w:p>
        </w:tc>
        <w:tc>
          <w:tcPr>
            <w:tcW w:w="2124" w:type="dxa"/>
          </w:tcPr>
          <w:p w14:paraId="563792B8" w14:textId="5550D06E" w:rsidR="003D70AD" w:rsidRDefault="003D70AD" w:rsidP="00C13B1C">
            <w:pPr>
              <w:ind w:firstLine="0"/>
            </w:pPr>
            <w:r>
              <w:t>1</w:t>
            </w:r>
          </w:p>
        </w:tc>
        <w:tc>
          <w:tcPr>
            <w:tcW w:w="2124" w:type="dxa"/>
          </w:tcPr>
          <w:p w14:paraId="2D04927C" w14:textId="1858E5CD" w:rsidR="003D70AD" w:rsidRDefault="003D70AD" w:rsidP="00C13B1C">
            <w:pPr>
              <w:ind w:firstLine="0"/>
            </w:pPr>
            <w:r>
              <w:t>1</w:t>
            </w:r>
          </w:p>
        </w:tc>
      </w:tr>
      <w:tr w:rsidR="003D70AD" w14:paraId="2DAE5FA5" w14:textId="77777777" w:rsidTr="003D70AD">
        <w:tc>
          <w:tcPr>
            <w:tcW w:w="2123" w:type="dxa"/>
          </w:tcPr>
          <w:p w14:paraId="419164B6" w14:textId="0C332839" w:rsidR="003D70AD" w:rsidRDefault="003D70AD" w:rsidP="00C13B1C">
            <w:pPr>
              <w:ind w:firstLine="0"/>
            </w:pPr>
            <w:proofErr w:type="spellStart"/>
            <w:r>
              <w:t>S_GrupoEdad</w:t>
            </w:r>
            <w:proofErr w:type="spellEnd"/>
          </w:p>
        </w:tc>
        <w:tc>
          <w:tcPr>
            <w:tcW w:w="2123" w:type="dxa"/>
          </w:tcPr>
          <w:p w14:paraId="01D18040" w14:textId="50448A6C" w:rsidR="003D70AD" w:rsidRDefault="003D70AD" w:rsidP="00C13B1C">
            <w:pPr>
              <w:ind w:firstLine="0"/>
            </w:pPr>
            <w:r>
              <w:t>Texto</w:t>
            </w:r>
          </w:p>
        </w:tc>
        <w:tc>
          <w:tcPr>
            <w:tcW w:w="2124" w:type="dxa"/>
          </w:tcPr>
          <w:p w14:paraId="5D31BA77" w14:textId="5ABB1D07" w:rsidR="003D70AD" w:rsidRDefault="003D70AD" w:rsidP="00C13B1C">
            <w:pPr>
              <w:ind w:firstLine="0"/>
            </w:pPr>
            <w:r>
              <w:t>10</w:t>
            </w:r>
          </w:p>
        </w:tc>
        <w:tc>
          <w:tcPr>
            <w:tcW w:w="2124" w:type="dxa"/>
          </w:tcPr>
          <w:p w14:paraId="57CB4F4F" w14:textId="0D1AB727" w:rsidR="003D70AD" w:rsidRDefault="003D70AD" w:rsidP="003D70AD">
            <w:pPr>
              <w:keepNext/>
              <w:ind w:firstLine="0"/>
            </w:pPr>
            <w:r>
              <w:t>“14 - 24”</w:t>
            </w:r>
          </w:p>
        </w:tc>
      </w:tr>
    </w:tbl>
    <w:p w14:paraId="6F520952" w14:textId="3CB72772" w:rsidR="003D70AD" w:rsidRDefault="003D70AD" w:rsidP="003D70AD">
      <w:pPr>
        <w:pStyle w:val="Descripcin"/>
        <w:jc w:val="center"/>
      </w:pPr>
      <w:r>
        <w:t xml:space="preserve">Tabla </w:t>
      </w:r>
      <w:r>
        <w:fldChar w:fldCharType="begin"/>
      </w:r>
      <w:r>
        <w:instrText xml:space="preserve"> SEQ Tabla \* ARABIC </w:instrText>
      </w:r>
      <w:r>
        <w:fldChar w:fldCharType="separate"/>
      </w:r>
      <w:r w:rsidR="002733B2">
        <w:rPr>
          <w:noProof/>
        </w:rPr>
        <w:t>31</w:t>
      </w:r>
      <w:r>
        <w:fldChar w:fldCharType="end"/>
      </w:r>
      <w:r>
        <w:t xml:space="preserve"> - Diseño físico de </w:t>
      </w:r>
      <w:proofErr w:type="spellStart"/>
      <w:r>
        <w:t>Dim_GrupoEdad</w:t>
      </w:r>
      <w:proofErr w:type="spellEnd"/>
      <w:r>
        <w:t>.</w:t>
      </w:r>
    </w:p>
    <w:p w14:paraId="534E4381" w14:textId="6E1A0B33" w:rsidR="003D70AD" w:rsidRDefault="00C46154" w:rsidP="003D70AD">
      <w:proofErr w:type="spellStart"/>
      <w:r>
        <w:rPr>
          <w:b/>
          <w:bCs/>
        </w:rPr>
        <w:t>Dim_Tiempo</w:t>
      </w:r>
      <w:proofErr w:type="spellEnd"/>
      <w:r>
        <w:t>: corresponde a la dimensión tiempo de nuestro almacén de datos, es una dimensión común en la gran mayoría de estrell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46154" w14:paraId="54C764D0" w14:textId="77777777" w:rsidTr="00072DC8">
        <w:tc>
          <w:tcPr>
            <w:tcW w:w="2123" w:type="dxa"/>
          </w:tcPr>
          <w:p w14:paraId="28BB9D0C" w14:textId="386539E0" w:rsidR="00C46154" w:rsidRPr="00C46154" w:rsidRDefault="00C46154" w:rsidP="00C46154">
            <w:pPr>
              <w:ind w:firstLine="0"/>
              <w:jc w:val="center"/>
              <w:rPr>
                <w:b/>
                <w:bCs/>
              </w:rPr>
            </w:pPr>
            <w:r w:rsidRPr="00C46154">
              <w:rPr>
                <w:b/>
                <w:bCs/>
              </w:rPr>
              <w:t>Nombre Campo</w:t>
            </w:r>
          </w:p>
        </w:tc>
        <w:tc>
          <w:tcPr>
            <w:tcW w:w="2123" w:type="dxa"/>
          </w:tcPr>
          <w:p w14:paraId="40849F64" w14:textId="1FDE97DE" w:rsidR="00C46154" w:rsidRPr="00C46154" w:rsidRDefault="00C46154" w:rsidP="00C46154">
            <w:pPr>
              <w:ind w:firstLine="0"/>
              <w:jc w:val="center"/>
              <w:rPr>
                <w:b/>
                <w:bCs/>
              </w:rPr>
            </w:pPr>
            <w:r w:rsidRPr="00C46154">
              <w:rPr>
                <w:b/>
                <w:bCs/>
              </w:rPr>
              <w:t>Tipo</w:t>
            </w:r>
          </w:p>
        </w:tc>
        <w:tc>
          <w:tcPr>
            <w:tcW w:w="2124" w:type="dxa"/>
          </w:tcPr>
          <w:p w14:paraId="3AE3847D" w14:textId="133F19DA" w:rsidR="00C46154" w:rsidRPr="00C46154" w:rsidRDefault="00C46154" w:rsidP="00C46154">
            <w:pPr>
              <w:ind w:firstLine="0"/>
              <w:jc w:val="center"/>
              <w:rPr>
                <w:b/>
                <w:bCs/>
              </w:rPr>
            </w:pPr>
            <w:r w:rsidRPr="00C46154">
              <w:rPr>
                <w:b/>
                <w:bCs/>
              </w:rPr>
              <w:t>Tamaño</w:t>
            </w:r>
          </w:p>
        </w:tc>
        <w:tc>
          <w:tcPr>
            <w:tcW w:w="2124" w:type="dxa"/>
          </w:tcPr>
          <w:p w14:paraId="455E7BFD" w14:textId="63076F8B" w:rsidR="00C46154" w:rsidRPr="00C46154" w:rsidRDefault="00C46154" w:rsidP="00C46154">
            <w:pPr>
              <w:ind w:firstLine="0"/>
              <w:jc w:val="center"/>
              <w:rPr>
                <w:b/>
                <w:bCs/>
              </w:rPr>
            </w:pPr>
            <w:r w:rsidRPr="00C46154">
              <w:rPr>
                <w:b/>
                <w:bCs/>
              </w:rPr>
              <w:t>Ejemplo</w:t>
            </w:r>
          </w:p>
        </w:tc>
      </w:tr>
      <w:tr w:rsidR="00C46154" w14:paraId="78316084" w14:textId="77777777" w:rsidTr="00072DC8">
        <w:tc>
          <w:tcPr>
            <w:tcW w:w="2123" w:type="dxa"/>
          </w:tcPr>
          <w:p w14:paraId="0073597B" w14:textId="364D4098" w:rsidR="00C46154" w:rsidRDefault="00C46154" w:rsidP="003D70AD">
            <w:pPr>
              <w:ind w:firstLine="0"/>
            </w:pPr>
            <w:proofErr w:type="spellStart"/>
            <w:r>
              <w:t>PK_Fecha</w:t>
            </w:r>
            <w:proofErr w:type="spellEnd"/>
            <w:r>
              <w:t xml:space="preserve"> (PK)</w:t>
            </w:r>
          </w:p>
        </w:tc>
        <w:tc>
          <w:tcPr>
            <w:tcW w:w="2123" w:type="dxa"/>
          </w:tcPr>
          <w:p w14:paraId="643C75F5" w14:textId="3DE68163" w:rsidR="00C46154" w:rsidRDefault="00C46154" w:rsidP="003D70AD">
            <w:pPr>
              <w:ind w:firstLine="0"/>
            </w:pPr>
            <w:r>
              <w:t>Numérico</w:t>
            </w:r>
          </w:p>
        </w:tc>
        <w:tc>
          <w:tcPr>
            <w:tcW w:w="2124" w:type="dxa"/>
          </w:tcPr>
          <w:p w14:paraId="7E8633A2" w14:textId="4EFE799F" w:rsidR="00C46154" w:rsidRDefault="00C46154" w:rsidP="003D70AD">
            <w:pPr>
              <w:ind w:firstLine="0"/>
            </w:pPr>
            <w:r>
              <w:t>8</w:t>
            </w:r>
          </w:p>
        </w:tc>
        <w:tc>
          <w:tcPr>
            <w:tcW w:w="2124" w:type="dxa"/>
          </w:tcPr>
          <w:p w14:paraId="7D77CE46" w14:textId="6BA755BC" w:rsidR="00C46154" w:rsidRDefault="00C46154" w:rsidP="003D70AD">
            <w:pPr>
              <w:ind w:firstLine="0"/>
            </w:pPr>
            <w:r>
              <w:t>20200101</w:t>
            </w:r>
          </w:p>
        </w:tc>
      </w:tr>
      <w:tr w:rsidR="00C46154" w14:paraId="052F7577" w14:textId="77777777" w:rsidTr="00072DC8">
        <w:tc>
          <w:tcPr>
            <w:tcW w:w="2123" w:type="dxa"/>
          </w:tcPr>
          <w:p w14:paraId="1950A95B" w14:textId="0A8B4E7D" w:rsidR="00C46154" w:rsidRDefault="00C46154" w:rsidP="003D70AD">
            <w:pPr>
              <w:ind w:firstLine="0"/>
            </w:pPr>
            <w:proofErr w:type="spellStart"/>
            <w:r>
              <w:t>D_DiaMesAño</w:t>
            </w:r>
            <w:proofErr w:type="spellEnd"/>
          </w:p>
        </w:tc>
        <w:tc>
          <w:tcPr>
            <w:tcW w:w="2123" w:type="dxa"/>
          </w:tcPr>
          <w:p w14:paraId="467DD635" w14:textId="2CC8F0FA" w:rsidR="00C46154" w:rsidRDefault="00C46154" w:rsidP="003D70AD">
            <w:pPr>
              <w:ind w:firstLine="0"/>
            </w:pPr>
            <w:r>
              <w:t>Date</w:t>
            </w:r>
          </w:p>
        </w:tc>
        <w:tc>
          <w:tcPr>
            <w:tcW w:w="2124" w:type="dxa"/>
          </w:tcPr>
          <w:p w14:paraId="648F9A66" w14:textId="05059ECE" w:rsidR="00C46154" w:rsidRDefault="00C46154" w:rsidP="003D70AD">
            <w:pPr>
              <w:ind w:firstLine="0"/>
            </w:pPr>
            <w:r>
              <w:t>10</w:t>
            </w:r>
          </w:p>
        </w:tc>
        <w:tc>
          <w:tcPr>
            <w:tcW w:w="2124" w:type="dxa"/>
          </w:tcPr>
          <w:p w14:paraId="74233183" w14:textId="0C8A70A5" w:rsidR="00C46154" w:rsidRDefault="00C46154" w:rsidP="003D70AD">
            <w:pPr>
              <w:ind w:firstLine="0"/>
            </w:pPr>
            <w:r>
              <w:t>31/12/2020</w:t>
            </w:r>
          </w:p>
        </w:tc>
      </w:tr>
      <w:tr w:rsidR="00C46154" w14:paraId="0429DD9E" w14:textId="77777777" w:rsidTr="00072DC8">
        <w:tc>
          <w:tcPr>
            <w:tcW w:w="2123" w:type="dxa"/>
          </w:tcPr>
          <w:p w14:paraId="08BA07E9" w14:textId="7522C16C" w:rsidR="00C46154" w:rsidRDefault="00C46154" w:rsidP="003D70AD">
            <w:pPr>
              <w:ind w:firstLine="0"/>
            </w:pPr>
            <w:proofErr w:type="spellStart"/>
            <w:r>
              <w:t>N_Dia</w:t>
            </w:r>
            <w:proofErr w:type="spellEnd"/>
          </w:p>
        </w:tc>
        <w:tc>
          <w:tcPr>
            <w:tcW w:w="2123" w:type="dxa"/>
          </w:tcPr>
          <w:p w14:paraId="63CE3987" w14:textId="62571C1F" w:rsidR="00C46154" w:rsidRDefault="00C46154" w:rsidP="003D70AD">
            <w:pPr>
              <w:ind w:firstLine="0"/>
            </w:pPr>
            <w:r>
              <w:t>Numérico</w:t>
            </w:r>
          </w:p>
        </w:tc>
        <w:tc>
          <w:tcPr>
            <w:tcW w:w="2124" w:type="dxa"/>
          </w:tcPr>
          <w:p w14:paraId="7981DF9C" w14:textId="516344CB" w:rsidR="00C46154" w:rsidRDefault="00C46154" w:rsidP="003D70AD">
            <w:pPr>
              <w:ind w:firstLine="0"/>
            </w:pPr>
            <w:r>
              <w:t>2</w:t>
            </w:r>
          </w:p>
        </w:tc>
        <w:tc>
          <w:tcPr>
            <w:tcW w:w="2124" w:type="dxa"/>
          </w:tcPr>
          <w:p w14:paraId="066C4F46" w14:textId="53BEEFD5" w:rsidR="00C46154" w:rsidRDefault="00C46154" w:rsidP="003D70AD">
            <w:pPr>
              <w:ind w:firstLine="0"/>
            </w:pPr>
            <w:r>
              <w:t>31</w:t>
            </w:r>
          </w:p>
        </w:tc>
      </w:tr>
      <w:tr w:rsidR="00C46154" w14:paraId="09A45EA6" w14:textId="77777777" w:rsidTr="00072DC8">
        <w:tc>
          <w:tcPr>
            <w:tcW w:w="2123" w:type="dxa"/>
          </w:tcPr>
          <w:p w14:paraId="552797D1" w14:textId="798A16D5" w:rsidR="00C46154" w:rsidRDefault="00C46154" w:rsidP="003D70AD">
            <w:pPr>
              <w:ind w:firstLine="0"/>
            </w:pPr>
            <w:proofErr w:type="spellStart"/>
            <w:r>
              <w:t>S_MesAño</w:t>
            </w:r>
            <w:proofErr w:type="spellEnd"/>
          </w:p>
        </w:tc>
        <w:tc>
          <w:tcPr>
            <w:tcW w:w="2123" w:type="dxa"/>
          </w:tcPr>
          <w:p w14:paraId="6AF80736" w14:textId="1EA2BC50" w:rsidR="00C46154" w:rsidRDefault="00C46154" w:rsidP="003D70AD">
            <w:pPr>
              <w:ind w:firstLine="0"/>
            </w:pPr>
            <w:r>
              <w:t>Texto</w:t>
            </w:r>
          </w:p>
        </w:tc>
        <w:tc>
          <w:tcPr>
            <w:tcW w:w="2124" w:type="dxa"/>
          </w:tcPr>
          <w:p w14:paraId="48399E19" w14:textId="13CB0BCF" w:rsidR="00C46154" w:rsidRDefault="00C46154" w:rsidP="003D70AD">
            <w:pPr>
              <w:ind w:firstLine="0"/>
            </w:pPr>
            <w:r>
              <w:t>20</w:t>
            </w:r>
          </w:p>
        </w:tc>
        <w:tc>
          <w:tcPr>
            <w:tcW w:w="2124" w:type="dxa"/>
          </w:tcPr>
          <w:p w14:paraId="65730C1B" w14:textId="73BB1845" w:rsidR="00C46154" w:rsidRDefault="00C46154" w:rsidP="003D70AD">
            <w:pPr>
              <w:ind w:firstLine="0"/>
            </w:pPr>
            <w:r>
              <w:t>“Diciembre 2020”</w:t>
            </w:r>
          </w:p>
        </w:tc>
      </w:tr>
      <w:tr w:rsidR="00C46154" w14:paraId="258040C7" w14:textId="77777777" w:rsidTr="00072DC8">
        <w:tc>
          <w:tcPr>
            <w:tcW w:w="2123" w:type="dxa"/>
          </w:tcPr>
          <w:p w14:paraId="01CFBCEE" w14:textId="6A037F87" w:rsidR="00C46154" w:rsidRDefault="00C46154" w:rsidP="003D70AD">
            <w:pPr>
              <w:ind w:firstLine="0"/>
            </w:pPr>
            <w:proofErr w:type="spellStart"/>
            <w:r>
              <w:t>N_Mes</w:t>
            </w:r>
            <w:proofErr w:type="spellEnd"/>
          </w:p>
        </w:tc>
        <w:tc>
          <w:tcPr>
            <w:tcW w:w="2123" w:type="dxa"/>
          </w:tcPr>
          <w:p w14:paraId="198FB9E6" w14:textId="34A10036" w:rsidR="00C46154" w:rsidRDefault="00C46154" w:rsidP="003D70AD">
            <w:pPr>
              <w:ind w:firstLine="0"/>
            </w:pPr>
            <w:r>
              <w:t>Numérico</w:t>
            </w:r>
          </w:p>
        </w:tc>
        <w:tc>
          <w:tcPr>
            <w:tcW w:w="2124" w:type="dxa"/>
          </w:tcPr>
          <w:p w14:paraId="39DB7251" w14:textId="1F91F25C" w:rsidR="00C46154" w:rsidRDefault="00C46154" w:rsidP="003D70AD">
            <w:pPr>
              <w:ind w:firstLine="0"/>
            </w:pPr>
            <w:r>
              <w:t>2</w:t>
            </w:r>
          </w:p>
        </w:tc>
        <w:tc>
          <w:tcPr>
            <w:tcW w:w="2124" w:type="dxa"/>
          </w:tcPr>
          <w:p w14:paraId="32BD5C07" w14:textId="7946796C" w:rsidR="00C46154" w:rsidRDefault="00C46154" w:rsidP="003D70AD">
            <w:pPr>
              <w:ind w:firstLine="0"/>
            </w:pPr>
            <w:r>
              <w:t>12</w:t>
            </w:r>
          </w:p>
        </w:tc>
      </w:tr>
      <w:tr w:rsidR="00C46154" w14:paraId="3C64C6B8" w14:textId="77777777" w:rsidTr="00072DC8">
        <w:tc>
          <w:tcPr>
            <w:tcW w:w="2123" w:type="dxa"/>
          </w:tcPr>
          <w:p w14:paraId="4441C9AA" w14:textId="76A83227" w:rsidR="00C46154" w:rsidRDefault="00C46154" w:rsidP="003D70AD">
            <w:pPr>
              <w:ind w:firstLine="0"/>
            </w:pPr>
            <w:proofErr w:type="spellStart"/>
            <w:r>
              <w:t>N_Año</w:t>
            </w:r>
            <w:proofErr w:type="spellEnd"/>
          </w:p>
        </w:tc>
        <w:tc>
          <w:tcPr>
            <w:tcW w:w="2123" w:type="dxa"/>
          </w:tcPr>
          <w:p w14:paraId="2AE26184" w14:textId="15319704" w:rsidR="00C46154" w:rsidRDefault="00C46154" w:rsidP="003D70AD">
            <w:pPr>
              <w:ind w:firstLine="0"/>
            </w:pPr>
            <w:r>
              <w:t>Numérico</w:t>
            </w:r>
          </w:p>
        </w:tc>
        <w:tc>
          <w:tcPr>
            <w:tcW w:w="2124" w:type="dxa"/>
          </w:tcPr>
          <w:p w14:paraId="49C3C7DD" w14:textId="2A7B40CF" w:rsidR="00C46154" w:rsidRDefault="00C46154" w:rsidP="003D70AD">
            <w:pPr>
              <w:ind w:firstLine="0"/>
            </w:pPr>
            <w:r>
              <w:t>4</w:t>
            </w:r>
          </w:p>
        </w:tc>
        <w:tc>
          <w:tcPr>
            <w:tcW w:w="2124" w:type="dxa"/>
          </w:tcPr>
          <w:p w14:paraId="76D74AFD" w14:textId="3947F883" w:rsidR="00C46154" w:rsidRDefault="00C46154" w:rsidP="00072DC8">
            <w:pPr>
              <w:keepNext/>
              <w:ind w:firstLine="0"/>
            </w:pPr>
            <w:r>
              <w:t>2020</w:t>
            </w:r>
          </w:p>
        </w:tc>
      </w:tr>
    </w:tbl>
    <w:p w14:paraId="782C9950" w14:textId="200CDE65" w:rsidR="00C46154" w:rsidRDefault="00072DC8" w:rsidP="00072DC8">
      <w:pPr>
        <w:pStyle w:val="Descripcin"/>
        <w:jc w:val="center"/>
      </w:pPr>
      <w:r>
        <w:t xml:space="preserve">Tabla </w:t>
      </w:r>
      <w:r>
        <w:fldChar w:fldCharType="begin"/>
      </w:r>
      <w:r>
        <w:instrText xml:space="preserve"> SEQ Tabla \* ARABIC </w:instrText>
      </w:r>
      <w:r>
        <w:fldChar w:fldCharType="separate"/>
      </w:r>
      <w:r w:rsidR="002733B2">
        <w:rPr>
          <w:noProof/>
        </w:rPr>
        <w:t>32</w:t>
      </w:r>
      <w:r>
        <w:fldChar w:fldCharType="end"/>
      </w:r>
      <w:r>
        <w:t xml:space="preserve"> - Diseño físico de </w:t>
      </w:r>
      <w:proofErr w:type="spellStart"/>
      <w:r>
        <w:t>Dim_Tiempo</w:t>
      </w:r>
      <w:proofErr w:type="spellEnd"/>
      <w:r>
        <w:t>.</w:t>
      </w:r>
    </w:p>
    <w:p w14:paraId="590C0F89" w14:textId="3632B703" w:rsidR="00072DC8" w:rsidRDefault="00072DC8" w:rsidP="00072DC8">
      <w:proofErr w:type="spellStart"/>
      <w:r>
        <w:rPr>
          <w:b/>
          <w:bCs/>
        </w:rPr>
        <w:t>Dim_Lugar</w:t>
      </w:r>
      <w:proofErr w:type="spellEnd"/>
      <w:r>
        <w:t>_ corresponde a la dimensión del lugar de nuestro almacén de datos, es una dimensión común a todas las estrell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072DC8" w14:paraId="5B0193F1" w14:textId="77777777" w:rsidTr="00EC6F52">
        <w:tc>
          <w:tcPr>
            <w:tcW w:w="2123" w:type="dxa"/>
          </w:tcPr>
          <w:p w14:paraId="28E509B8" w14:textId="2FCC4E29" w:rsidR="00072DC8" w:rsidRPr="00072DC8" w:rsidRDefault="00072DC8" w:rsidP="00072DC8">
            <w:pPr>
              <w:ind w:firstLine="0"/>
              <w:jc w:val="center"/>
              <w:rPr>
                <w:b/>
                <w:bCs/>
              </w:rPr>
            </w:pPr>
            <w:r w:rsidRPr="00072DC8">
              <w:rPr>
                <w:b/>
                <w:bCs/>
              </w:rPr>
              <w:lastRenderedPageBreak/>
              <w:t>Nombre Campo</w:t>
            </w:r>
          </w:p>
        </w:tc>
        <w:tc>
          <w:tcPr>
            <w:tcW w:w="2123" w:type="dxa"/>
          </w:tcPr>
          <w:p w14:paraId="75B2A2EB" w14:textId="6CC8F862" w:rsidR="00072DC8" w:rsidRPr="00072DC8" w:rsidRDefault="00072DC8" w:rsidP="00072DC8">
            <w:pPr>
              <w:ind w:firstLine="0"/>
              <w:jc w:val="center"/>
              <w:rPr>
                <w:b/>
                <w:bCs/>
              </w:rPr>
            </w:pPr>
            <w:r w:rsidRPr="00072DC8">
              <w:rPr>
                <w:b/>
                <w:bCs/>
              </w:rPr>
              <w:t>Tipo</w:t>
            </w:r>
          </w:p>
        </w:tc>
        <w:tc>
          <w:tcPr>
            <w:tcW w:w="2124" w:type="dxa"/>
          </w:tcPr>
          <w:p w14:paraId="612111B9" w14:textId="7F035E84" w:rsidR="00072DC8" w:rsidRPr="00072DC8" w:rsidRDefault="00072DC8" w:rsidP="00072DC8">
            <w:pPr>
              <w:ind w:firstLine="0"/>
              <w:jc w:val="center"/>
              <w:rPr>
                <w:b/>
                <w:bCs/>
              </w:rPr>
            </w:pPr>
            <w:r w:rsidRPr="00072DC8">
              <w:rPr>
                <w:b/>
                <w:bCs/>
              </w:rPr>
              <w:t>Tamaño</w:t>
            </w:r>
          </w:p>
        </w:tc>
        <w:tc>
          <w:tcPr>
            <w:tcW w:w="2124" w:type="dxa"/>
          </w:tcPr>
          <w:p w14:paraId="4CB1C5E4" w14:textId="05D12173" w:rsidR="00072DC8" w:rsidRPr="00072DC8" w:rsidRDefault="00072DC8" w:rsidP="00072DC8">
            <w:pPr>
              <w:ind w:firstLine="0"/>
              <w:jc w:val="center"/>
              <w:rPr>
                <w:b/>
                <w:bCs/>
              </w:rPr>
            </w:pPr>
            <w:r w:rsidRPr="00072DC8">
              <w:rPr>
                <w:b/>
                <w:bCs/>
              </w:rPr>
              <w:t>Ejemplo</w:t>
            </w:r>
          </w:p>
        </w:tc>
      </w:tr>
      <w:tr w:rsidR="00072DC8" w14:paraId="6BC71576" w14:textId="77777777" w:rsidTr="00EC6F52">
        <w:tc>
          <w:tcPr>
            <w:tcW w:w="2123" w:type="dxa"/>
          </w:tcPr>
          <w:p w14:paraId="669575C4" w14:textId="72916C7C" w:rsidR="00072DC8" w:rsidRDefault="00072DC8" w:rsidP="00072DC8">
            <w:pPr>
              <w:ind w:firstLine="0"/>
            </w:pPr>
            <w:proofErr w:type="spellStart"/>
            <w:r>
              <w:t>PK_Lugar</w:t>
            </w:r>
            <w:proofErr w:type="spellEnd"/>
            <w:r>
              <w:t xml:space="preserve"> (PK)</w:t>
            </w:r>
          </w:p>
        </w:tc>
        <w:tc>
          <w:tcPr>
            <w:tcW w:w="2123" w:type="dxa"/>
          </w:tcPr>
          <w:p w14:paraId="0ED3CBA7" w14:textId="05453B82" w:rsidR="00072DC8" w:rsidRDefault="00072DC8" w:rsidP="00072DC8">
            <w:pPr>
              <w:ind w:firstLine="0"/>
            </w:pPr>
            <w:r>
              <w:t>Numérico</w:t>
            </w:r>
          </w:p>
        </w:tc>
        <w:tc>
          <w:tcPr>
            <w:tcW w:w="2124" w:type="dxa"/>
          </w:tcPr>
          <w:p w14:paraId="6E388B46" w14:textId="4C08A605" w:rsidR="00072DC8" w:rsidRDefault="00072DC8" w:rsidP="00072DC8">
            <w:pPr>
              <w:ind w:firstLine="0"/>
            </w:pPr>
            <w:r>
              <w:t>5</w:t>
            </w:r>
          </w:p>
        </w:tc>
        <w:tc>
          <w:tcPr>
            <w:tcW w:w="2124" w:type="dxa"/>
          </w:tcPr>
          <w:p w14:paraId="0A43F2D2" w14:textId="33568E60" w:rsidR="00072DC8" w:rsidRDefault="00072DC8" w:rsidP="00072DC8">
            <w:pPr>
              <w:ind w:firstLine="0"/>
            </w:pPr>
            <w:r>
              <w:t>11111</w:t>
            </w:r>
          </w:p>
        </w:tc>
      </w:tr>
      <w:tr w:rsidR="00072DC8" w14:paraId="4CDEA03D" w14:textId="77777777" w:rsidTr="00EC6F52">
        <w:tc>
          <w:tcPr>
            <w:tcW w:w="2123" w:type="dxa"/>
          </w:tcPr>
          <w:p w14:paraId="4F8F5264" w14:textId="2B661642" w:rsidR="00072DC8" w:rsidRDefault="00072DC8" w:rsidP="00072DC8">
            <w:pPr>
              <w:ind w:firstLine="0"/>
            </w:pPr>
            <w:proofErr w:type="spellStart"/>
            <w:r>
              <w:t>S_Provincia</w:t>
            </w:r>
            <w:proofErr w:type="spellEnd"/>
          </w:p>
        </w:tc>
        <w:tc>
          <w:tcPr>
            <w:tcW w:w="2123" w:type="dxa"/>
          </w:tcPr>
          <w:p w14:paraId="4858B05A" w14:textId="5B5228C2" w:rsidR="00072DC8" w:rsidRDefault="00072DC8" w:rsidP="00072DC8">
            <w:pPr>
              <w:ind w:firstLine="0"/>
            </w:pPr>
            <w:r>
              <w:t>Texto</w:t>
            </w:r>
          </w:p>
        </w:tc>
        <w:tc>
          <w:tcPr>
            <w:tcW w:w="2124" w:type="dxa"/>
          </w:tcPr>
          <w:p w14:paraId="0D72475D" w14:textId="672E2488" w:rsidR="00072DC8" w:rsidRDefault="00072DC8" w:rsidP="00072DC8">
            <w:pPr>
              <w:ind w:firstLine="0"/>
            </w:pPr>
            <w:r>
              <w:t>50</w:t>
            </w:r>
          </w:p>
        </w:tc>
        <w:tc>
          <w:tcPr>
            <w:tcW w:w="2124" w:type="dxa"/>
          </w:tcPr>
          <w:p w14:paraId="74286604" w14:textId="1995EB09" w:rsidR="00072DC8" w:rsidRDefault="00072DC8" w:rsidP="00072DC8">
            <w:pPr>
              <w:ind w:firstLine="0"/>
            </w:pPr>
            <w:r>
              <w:t>“Barcelona”</w:t>
            </w:r>
          </w:p>
        </w:tc>
      </w:tr>
      <w:tr w:rsidR="00072DC8" w14:paraId="2740ABCD" w14:textId="77777777" w:rsidTr="00EC6F52">
        <w:tc>
          <w:tcPr>
            <w:tcW w:w="2123" w:type="dxa"/>
          </w:tcPr>
          <w:p w14:paraId="13B61682" w14:textId="2EA6DFA1" w:rsidR="00072DC8" w:rsidRDefault="00072DC8" w:rsidP="00072DC8">
            <w:pPr>
              <w:ind w:firstLine="0"/>
            </w:pPr>
            <w:proofErr w:type="spellStart"/>
            <w:r>
              <w:t>S_Comarca</w:t>
            </w:r>
            <w:proofErr w:type="spellEnd"/>
          </w:p>
        </w:tc>
        <w:tc>
          <w:tcPr>
            <w:tcW w:w="2123" w:type="dxa"/>
          </w:tcPr>
          <w:p w14:paraId="4B8A449B" w14:textId="11A23057" w:rsidR="00072DC8" w:rsidRDefault="00072DC8" w:rsidP="00072DC8">
            <w:pPr>
              <w:ind w:firstLine="0"/>
            </w:pPr>
            <w:r>
              <w:t>Texto</w:t>
            </w:r>
          </w:p>
        </w:tc>
        <w:tc>
          <w:tcPr>
            <w:tcW w:w="2124" w:type="dxa"/>
          </w:tcPr>
          <w:p w14:paraId="1276BDD0" w14:textId="0967414B" w:rsidR="00072DC8" w:rsidRDefault="00072DC8" w:rsidP="00072DC8">
            <w:pPr>
              <w:ind w:firstLine="0"/>
            </w:pPr>
            <w:r>
              <w:t>100</w:t>
            </w:r>
          </w:p>
        </w:tc>
        <w:tc>
          <w:tcPr>
            <w:tcW w:w="2124" w:type="dxa"/>
          </w:tcPr>
          <w:p w14:paraId="705C7D52" w14:textId="6B071650" w:rsidR="00072DC8" w:rsidRDefault="00072DC8" w:rsidP="00072DC8">
            <w:pPr>
              <w:ind w:firstLine="0"/>
            </w:pPr>
            <w:r>
              <w:t xml:space="preserve">“Alt </w:t>
            </w:r>
            <w:proofErr w:type="spellStart"/>
            <w:r>
              <w:t>Penedes</w:t>
            </w:r>
            <w:proofErr w:type="spellEnd"/>
            <w:r>
              <w:t>”</w:t>
            </w:r>
          </w:p>
        </w:tc>
      </w:tr>
      <w:tr w:rsidR="00072DC8" w14:paraId="1B2CC64A" w14:textId="77777777" w:rsidTr="00EC6F52">
        <w:tc>
          <w:tcPr>
            <w:tcW w:w="2123" w:type="dxa"/>
          </w:tcPr>
          <w:p w14:paraId="770B986F" w14:textId="6BA4665C" w:rsidR="00072DC8" w:rsidRDefault="00072DC8" w:rsidP="00072DC8">
            <w:pPr>
              <w:ind w:firstLine="0"/>
            </w:pPr>
            <w:proofErr w:type="spellStart"/>
            <w:r>
              <w:t>S_Municipio</w:t>
            </w:r>
            <w:proofErr w:type="spellEnd"/>
          </w:p>
        </w:tc>
        <w:tc>
          <w:tcPr>
            <w:tcW w:w="2123" w:type="dxa"/>
          </w:tcPr>
          <w:p w14:paraId="12E3C6AC" w14:textId="08CCF308" w:rsidR="00072DC8" w:rsidRDefault="00072DC8" w:rsidP="00072DC8">
            <w:pPr>
              <w:ind w:firstLine="0"/>
            </w:pPr>
            <w:r>
              <w:t>Texto</w:t>
            </w:r>
          </w:p>
        </w:tc>
        <w:tc>
          <w:tcPr>
            <w:tcW w:w="2124" w:type="dxa"/>
          </w:tcPr>
          <w:p w14:paraId="47498123" w14:textId="0D63F929" w:rsidR="00072DC8" w:rsidRDefault="00072DC8" w:rsidP="00072DC8">
            <w:pPr>
              <w:ind w:firstLine="0"/>
            </w:pPr>
            <w:r>
              <w:t>150</w:t>
            </w:r>
          </w:p>
        </w:tc>
        <w:tc>
          <w:tcPr>
            <w:tcW w:w="2124" w:type="dxa"/>
          </w:tcPr>
          <w:p w14:paraId="69EBEE95" w14:textId="1295330B" w:rsidR="00072DC8" w:rsidRDefault="00072DC8" w:rsidP="00EC6F52">
            <w:pPr>
              <w:keepNext/>
              <w:ind w:firstLine="0"/>
            </w:pPr>
            <w:r>
              <w:t>“</w:t>
            </w:r>
            <w:proofErr w:type="spellStart"/>
            <w:r>
              <w:t>Avinyonte</w:t>
            </w:r>
            <w:proofErr w:type="spellEnd"/>
            <w:r>
              <w:t xml:space="preserve"> del </w:t>
            </w:r>
            <w:proofErr w:type="spellStart"/>
            <w:r>
              <w:t>Penedes</w:t>
            </w:r>
            <w:proofErr w:type="spellEnd"/>
            <w:r>
              <w:t>”</w:t>
            </w:r>
          </w:p>
        </w:tc>
      </w:tr>
    </w:tbl>
    <w:p w14:paraId="52A3BDE3" w14:textId="23EBBED2" w:rsidR="00072DC8" w:rsidRDefault="00EC6F52" w:rsidP="00EC6F52">
      <w:pPr>
        <w:pStyle w:val="Descripcin"/>
        <w:jc w:val="center"/>
      </w:pPr>
      <w:r>
        <w:t xml:space="preserve">Tabla </w:t>
      </w:r>
      <w:r>
        <w:fldChar w:fldCharType="begin"/>
      </w:r>
      <w:r>
        <w:instrText xml:space="preserve"> SEQ Tabla \* ARABIC </w:instrText>
      </w:r>
      <w:r>
        <w:fldChar w:fldCharType="separate"/>
      </w:r>
      <w:r w:rsidR="002733B2">
        <w:rPr>
          <w:noProof/>
        </w:rPr>
        <w:t>33</w:t>
      </w:r>
      <w:r>
        <w:fldChar w:fldCharType="end"/>
      </w:r>
      <w:r>
        <w:t xml:space="preserve"> - Diseño físico de </w:t>
      </w:r>
      <w:proofErr w:type="spellStart"/>
      <w:r>
        <w:t>Dim_Lugar</w:t>
      </w:r>
      <w:proofErr w:type="spellEnd"/>
      <w:r>
        <w:t>.</w:t>
      </w:r>
    </w:p>
    <w:p w14:paraId="3510B90A" w14:textId="7FDB0053" w:rsidR="00EC6F52" w:rsidRPr="00EC6F52" w:rsidRDefault="00EC6F52" w:rsidP="00EC6F52">
      <w:pPr>
        <w:pStyle w:val="Ttulo4"/>
        <w:ind w:firstLine="0"/>
      </w:pPr>
      <w:r>
        <w:t>Hechos</w:t>
      </w:r>
    </w:p>
    <w:p w14:paraId="0D7822CE" w14:textId="77AE1F48" w:rsidR="00EC6F52" w:rsidRDefault="00EC6F52" w:rsidP="00EC6F52">
      <w:r>
        <w:t>Una vez definida el diseño para las dimensiones, hacemos lo mismo respecto a los hechos.</w:t>
      </w:r>
    </w:p>
    <w:p w14:paraId="6DF2F4C8" w14:textId="1E290EBE" w:rsidR="0032499B" w:rsidRDefault="0032499B" w:rsidP="00EC6F52">
      <w:r>
        <w:rPr>
          <w:b/>
          <w:bCs/>
        </w:rPr>
        <w:t>Fact_Llamadas112</w:t>
      </w:r>
      <w:r>
        <w:t>: hecho que nos permite obtener el número de llamadas y el recuento de las llamadas mensuales, según su tipología, fecha y lugar.</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40"/>
        <w:gridCol w:w="1771"/>
        <w:gridCol w:w="1716"/>
        <w:gridCol w:w="1777"/>
      </w:tblGrid>
      <w:tr w:rsidR="00614E90" w14:paraId="3E1F1FA8" w14:textId="77777777" w:rsidTr="00852AE1">
        <w:tc>
          <w:tcPr>
            <w:tcW w:w="2123" w:type="dxa"/>
          </w:tcPr>
          <w:p w14:paraId="1681AB6A" w14:textId="0A6F1AD0" w:rsidR="00614E90" w:rsidRPr="00852AE1" w:rsidRDefault="00614E90" w:rsidP="00852AE1">
            <w:pPr>
              <w:ind w:firstLine="0"/>
              <w:jc w:val="center"/>
              <w:rPr>
                <w:b/>
                <w:bCs/>
              </w:rPr>
            </w:pPr>
            <w:r w:rsidRPr="00852AE1">
              <w:rPr>
                <w:b/>
                <w:bCs/>
              </w:rPr>
              <w:t>Nombre Campo</w:t>
            </w:r>
          </w:p>
        </w:tc>
        <w:tc>
          <w:tcPr>
            <w:tcW w:w="2123" w:type="dxa"/>
          </w:tcPr>
          <w:p w14:paraId="0799B330" w14:textId="38D825AA" w:rsidR="00614E90" w:rsidRPr="00852AE1" w:rsidRDefault="00614E90" w:rsidP="00852AE1">
            <w:pPr>
              <w:ind w:firstLine="0"/>
              <w:jc w:val="center"/>
              <w:rPr>
                <w:b/>
                <w:bCs/>
              </w:rPr>
            </w:pPr>
            <w:r w:rsidRPr="00852AE1">
              <w:rPr>
                <w:b/>
                <w:bCs/>
              </w:rPr>
              <w:t>Tipo</w:t>
            </w:r>
          </w:p>
        </w:tc>
        <w:tc>
          <w:tcPr>
            <w:tcW w:w="2124" w:type="dxa"/>
          </w:tcPr>
          <w:p w14:paraId="2E7BFC53" w14:textId="0E0A4BBC" w:rsidR="00614E90" w:rsidRPr="00852AE1" w:rsidRDefault="00614E90" w:rsidP="00852AE1">
            <w:pPr>
              <w:ind w:firstLine="0"/>
              <w:jc w:val="center"/>
              <w:rPr>
                <w:b/>
                <w:bCs/>
              </w:rPr>
            </w:pPr>
            <w:r w:rsidRPr="00852AE1">
              <w:rPr>
                <w:b/>
                <w:bCs/>
              </w:rPr>
              <w:t>Tamaño</w:t>
            </w:r>
          </w:p>
        </w:tc>
        <w:tc>
          <w:tcPr>
            <w:tcW w:w="2124" w:type="dxa"/>
          </w:tcPr>
          <w:p w14:paraId="658BC55B" w14:textId="175ADC24" w:rsidR="00614E90" w:rsidRPr="00852AE1" w:rsidRDefault="00614E90" w:rsidP="00852AE1">
            <w:pPr>
              <w:ind w:firstLine="0"/>
              <w:jc w:val="center"/>
              <w:rPr>
                <w:b/>
                <w:bCs/>
              </w:rPr>
            </w:pPr>
            <w:r w:rsidRPr="00852AE1">
              <w:rPr>
                <w:b/>
                <w:bCs/>
              </w:rPr>
              <w:t>Ejemplo</w:t>
            </w:r>
          </w:p>
        </w:tc>
      </w:tr>
      <w:tr w:rsidR="00614E90" w14:paraId="0D538BA3" w14:textId="77777777" w:rsidTr="00852AE1">
        <w:tc>
          <w:tcPr>
            <w:tcW w:w="2123" w:type="dxa"/>
          </w:tcPr>
          <w:p w14:paraId="4B0E4393" w14:textId="4DC71667" w:rsidR="00614E90" w:rsidRDefault="00614E90" w:rsidP="00EC6F52">
            <w:pPr>
              <w:ind w:firstLine="0"/>
            </w:pPr>
            <w:proofErr w:type="spellStart"/>
            <w:r>
              <w:t>PK_FK_Tipologia</w:t>
            </w:r>
            <w:proofErr w:type="spellEnd"/>
            <w:r>
              <w:t xml:space="preserve"> (PK)</w:t>
            </w:r>
          </w:p>
        </w:tc>
        <w:tc>
          <w:tcPr>
            <w:tcW w:w="2123" w:type="dxa"/>
          </w:tcPr>
          <w:p w14:paraId="7D434C8B" w14:textId="2E6A16A1" w:rsidR="00614E90" w:rsidRDefault="00614E90" w:rsidP="00EC6F52">
            <w:pPr>
              <w:ind w:firstLine="0"/>
            </w:pPr>
            <w:r>
              <w:t>Numérico</w:t>
            </w:r>
          </w:p>
        </w:tc>
        <w:tc>
          <w:tcPr>
            <w:tcW w:w="2124" w:type="dxa"/>
          </w:tcPr>
          <w:p w14:paraId="19DC7127" w14:textId="36F2FBC6" w:rsidR="00614E90" w:rsidRDefault="00614E90" w:rsidP="00EC6F52">
            <w:pPr>
              <w:ind w:firstLine="0"/>
            </w:pPr>
            <w:r>
              <w:t>4</w:t>
            </w:r>
          </w:p>
        </w:tc>
        <w:tc>
          <w:tcPr>
            <w:tcW w:w="2124" w:type="dxa"/>
          </w:tcPr>
          <w:p w14:paraId="38ED9400" w14:textId="22B1BA3E" w:rsidR="00614E90" w:rsidRDefault="00614E90" w:rsidP="00EC6F52">
            <w:pPr>
              <w:ind w:firstLine="0"/>
            </w:pPr>
            <w:r>
              <w:t>1</w:t>
            </w:r>
          </w:p>
        </w:tc>
      </w:tr>
      <w:tr w:rsidR="00614E90" w14:paraId="41BF76C8" w14:textId="77777777" w:rsidTr="00852AE1">
        <w:tc>
          <w:tcPr>
            <w:tcW w:w="2123" w:type="dxa"/>
          </w:tcPr>
          <w:p w14:paraId="59209234" w14:textId="31E4A1A5" w:rsidR="00614E90" w:rsidRDefault="00614E90" w:rsidP="00EC6F52">
            <w:pPr>
              <w:ind w:firstLine="0"/>
            </w:pPr>
            <w:proofErr w:type="spellStart"/>
            <w:r>
              <w:t>PK_FK_Fecha</w:t>
            </w:r>
            <w:proofErr w:type="spellEnd"/>
            <w:r>
              <w:t xml:space="preserve"> (PK)</w:t>
            </w:r>
          </w:p>
        </w:tc>
        <w:tc>
          <w:tcPr>
            <w:tcW w:w="2123" w:type="dxa"/>
          </w:tcPr>
          <w:p w14:paraId="5195B240" w14:textId="5CA99C94" w:rsidR="00614E90" w:rsidRDefault="00614E90" w:rsidP="00EC6F52">
            <w:pPr>
              <w:ind w:firstLine="0"/>
            </w:pPr>
            <w:r>
              <w:t>Numérico</w:t>
            </w:r>
          </w:p>
        </w:tc>
        <w:tc>
          <w:tcPr>
            <w:tcW w:w="2124" w:type="dxa"/>
          </w:tcPr>
          <w:p w14:paraId="76E42786" w14:textId="71E8BF5E" w:rsidR="00614E90" w:rsidRDefault="00614E90" w:rsidP="00EC6F52">
            <w:pPr>
              <w:ind w:firstLine="0"/>
            </w:pPr>
            <w:r>
              <w:t>8</w:t>
            </w:r>
          </w:p>
        </w:tc>
        <w:tc>
          <w:tcPr>
            <w:tcW w:w="2124" w:type="dxa"/>
          </w:tcPr>
          <w:p w14:paraId="29CD3D90" w14:textId="0ADF2F52" w:rsidR="00614E90" w:rsidRDefault="00614E90" w:rsidP="00EC6F52">
            <w:pPr>
              <w:ind w:firstLine="0"/>
            </w:pPr>
            <w:r>
              <w:t>20200101</w:t>
            </w:r>
          </w:p>
        </w:tc>
      </w:tr>
      <w:tr w:rsidR="00614E90" w14:paraId="65ACA087" w14:textId="77777777" w:rsidTr="00852AE1">
        <w:tc>
          <w:tcPr>
            <w:tcW w:w="2123" w:type="dxa"/>
          </w:tcPr>
          <w:p w14:paraId="693CBCB5" w14:textId="3A652995" w:rsidR="00614E90" w:rsidRDefault="00614E90" w:rsidP="00EC6F52">
            <w:pPr>
              <w:ind w:firstLine="0"/>
            </w:pPr>
            <w:proofErr w:type="spellStart"/>
            <w:r>
              <w:t>PK_FK_Lugar</w:t>
            </w:r>
            <w:proofErr w:type="spellEnd"/>
            <w:r>
              <w:t xml:space="preserve"> (PK)</w:t>
            </w:r>
          </w:p>
        </w:tc>
        <w:tc>
          <w:tcPr>
            <w:tcW w:w="2123" w:type="dxa"/>
          </w:tcPr>
          <w:p w14:paraId="5A2054BA" w14:textId="7E5559F0" w:rsidR="00614E90" w:rsidRDefault="00614E90" w:rsidP="00EC6F52">
            <w:pPr>
              <w:ind w:firstLine="0"/>
            </w:pPr>
            <w:r>
              <w:t>Numérico</w:t>
            </w:r>
          </w:p>
        </w:tc>
        <w:tc>
          <w:tcPr>
            <w:tcW w:w="2124" w:type="dxa"/>
          </w:tcPr>
          <w:p w14:paraId="255F4FC5" w14:textId="2B68480C" w:rsidR="00614E90" w:rsidRDefault="00614E90" w:rsidP="00EC6F52">
            <w:pPr>
              <w:ind w:firstLine="0"/>
            </w:pPr>
            <w:r>
              <w:t>5</w:t>
            </w:r>
          </w:p>
        </w:tc>
        <w:tc>
          <w:tcPr>
            <w:tcW w:w="2124" w:type="dxa"/>
          </w:tcPr>
          <w:p w14:paraId="5483F721" w14:textId="1471CC62" w:rsidR="00614E90" w:rsidRDefault="00614E90" w:rsidP="00EC6F52">
            <w:pPr>
              <w:ind w:firstLine="0"/>
            </w:pPr>
            <w:r>
              <w:t>11111</w:t>
            </w:r>
          </w:p>
        </w:tc>
      </w:tr>
      <w:tr w:rsidR="00614E90" w14:paraId="2A341C2E" w14:textId="77777777" w:rsidTr="00852AE1">
        <w:tc>
          <w:tcPr>
            <w:tcW w:w="2123" w:type="dxa"/>
          </w:tcPr>
          <w:p w14:paraId="2A973855" w14:textId="1442A9A4" w:rsidR="00614E90" w:rsidRDefault="00614E90" w:rsidP="00EC6F52">
            <w:pPr>
              <w:ind w:firstLine="0"/>
            </w:pPr>
            <w:proofErr w:type="spellStart"/>
            <w:r>
              <w:t>N_Llamadas</w:t>
            </w:r>
            <w:proofErr w:type="spellEnd"/>
          </w:p>
        </w:tc>
        <w:tc>
          <w:tcPr>
            <w:tcW w:w="2123" w:type="dxa"/>
          </w:tcPr>
          <w:p w14:paraId="0658CDD4" w14:textId="5305E538" w:rsidR="00614E90" w:rsidRDefault="00614E90" w:rsidP="00EC6F52">
            <w:pPr>
              <w:ind w:firstLine="0"/>
            </w:pPr>
            <w:r>
              <w:t>Numérico</w:t>
            </w:r>
          </w:p>
        </w:tc>
        <w:tc>
          <w:tcPr>
            <w:tcW w:w="2124" w:type="dxa"/>
          </w:tcPr>
          <w:p w14:paraId="17DCF34B" w14:textId="49E6BF72" w:rsidR="00614E90" w:rsidRDefault="00614E90" w:rsidP="00EC6F52">
            <w:pPr>
              <w:ind w:firstLine="0"/>
            </w:pPr>
            <w:r>
              <w:t>6</w:t>
            </w:r>
          </w:p>
        </w:tc>
        <w:tc>
          <w:tcPr>
            <w:tcW w:w="2124" w:type="dxa"/>
          </w:tcPr>
          <w:p w14:paraId="126E3D58" w14:textId="5164C5BA" w:rsidR="00614E90" w:rsidRDefault="00614E90" w:rsidP="00EC6F52">
            <w:pPr>
              <w:ind w:firstLine="0"/>
            </w:pPr>
            <w:r>
              <w:t>100000</w:t>
            </w:r>
          </w:p>
        </w:tc>
      </w:tr>
      <w:tr w:rsidR="00614E90" w14:paraId="740E14E5" w14:textId="77777777" w:rsidTr="00852AE1">
        <w:tc>
          <w:tcPr>
            <w:tcW w:w="2123" w:type="dxa"/>
          </w:tcPr>
          <w:p w14:paraId="2C29E7EE" w14:textId="578BE597" w:rsidR="00614E90" w:rsidRDefault="00614E90" w:rsidP="00EC6F52">
            <w:pPr>
              <w:ind w:firstLine="0"/>
            </w:pPr>
            <w:proofErr w:type="spellStart"/>
            <w:r>
              <w:t>N_Suma_Llamadas_Mensuales</w:t>
            </w:r>
            <w:proofErr w:type="spellEnd"/>
          </w:p>
        </w:tc>
        <w:tc>
          <w:tcPr>
            <w:tcW w:w="2123" w:type="dxa"/>
          </w:tcPr>
          <w:p w14:paraId="5EB3596B" w14:textId="52E96378" w:rsidR="00614E90" w:rsidRDefault="00614E90" w:rsidP="00EC6F52">
            <w:pPr>
              <w:ind w:firstLine="0"/>
            </w:pPr>
            <w:r>
              <w:t>Numérico</w:t>
            </w:r>
          </w:p>
        </w:tc>
        <w:tc>
          <w:tcPr>
            <w:tcW w:w="2124" w:type="dxa"/>
          </w:tcPr>
          <w:p w14:paraId="217A5469" w14:textId="5E99E78E" w:rsidR="00614E90" w:rsidRDefault="00614E90" w:rsidP="00EC6F52">
            <w:pPr>
              <w:ind w:firstLine="0"/>
            </w:pPr>
            <w:r>
              <w:t>7</w:t>
            </w:r>
          </w:p>
        </w:tc>
        <w:tc>
          <w:tcPr>
            <w:tcW w:w="2124" w:type="dxa"/>
          </w:tcPr>
          <w:p w14:paraId="6D050141" w14:textId="2835F10C" w:rsidR="00614E90" w:rsidRDefault="00614E90" w:rsidP="00852AE1">
            <w:pPr>
              <w:keepNext/>
              <w:ind w:firstLine="0"/>
            </w:pPr>
            <w:r>
              <w:t>200000</w:t>
            </w:r>
          </w:p>
        </w:tc>
      </w:tr>
    </w:tbl>
    <w:p w14:paraId="28274533" w14:textId="61283C20" w:rsidR="00614E90" w:rsidRDefault="00852AE1" w:rsidP="00852AE1">
      <w:pPr>
        <w:pStyle w:val="Descripcin"/>
        <w:jc w:val="center"/>
      </w:pPr>
      <w:r>
        <w:t xml:space="preserve">Tabla </w:t>
      </w:r>
      <w:r>
        <w:fldChar w:fldCharType="begin"/>
      </w:r>
      <w:r>
        <w:instrText xml:space="preserve"> SEQ Tabla \* ARABIC </w:instrText>
      </w:r>
      <w:r>
        <w:fldChar w:fldCharType="separate"/>
      </w:r>
      <w:r w:rsidR="002733B2">
        <w:rPr>
          <w:noProof/>
        </w:rPr>
        <w:t>34</w:t>
      </w:r>
      <w:r>
        <w:fldChar w:fldCharType="end"/>
      </w:r>
      <w:r>
        <w:t xml:space="preserve"> - Diseño físico de Fact_Llamadas112</w:t>
      </w:r>
    </w:p>
    <w:p w14:paraId="5F978432" w14:textId="3C9216C5" w:rsidR="00B875DD" w:rsidRDefault="00B875DD" w:rsidP="00B875DD">
      <w:r>
        <w:t>Por lo tanto, quedaría finalmente este diseño:</w:t>
      </w:r>
    </w:p>
    <w:p w14:paraId="4B80657F" w14:textId="5333A900" w:rsidR="00B875DD" w:rsidRPr="00B875DD" w:rsidRDefault="00B875DD" w:rsidP="00A14484">
      <w:pPr>
        <w:ind w:firstLine="0"/>
      </w:pPr>
    </w:p>
    <w:p w14:paraId="187481EF" w14:textId="5589F904" w:rsidR="00852AE1" w:rsidRDefault="00852AE1" w:rsidP="00852AE1">
      <w:proofErr w:type="spellStart"/>
      <w:r>
        <w:rPr>
          <w:b/>
          <w:bCs/>
        </w:rPr>
        <w:t>Fact_Infracciones_Evolucion</w:t>
      </w:r>
      <w:proofErr w:type="spellEnd"/>
      <w:r>
        <w:t>: hecho que nos permite medir el número de identificados, detenidos, denuncias, vehículos, y el recuento de los atributos anteriores diariamente.</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2"/>
        <w:gridCol w:w="2034"/>
        <w:gridCol w:w="2021"/>
        <w:gridCol w:w="2037"/>
      </w:tblGrid>
      <w:tr w:rsidR="00EB4747" w14:paraId="08423285" w14:textId="77777777" w:rsidTr="00D47B2C">
        <w:tc>
          <w:tcPr>
            <w:tcW w:w="2123" w:type="dxa"/>
          </w:tcPr>
          <w:p w14:paraId="425AD1C7" w14:textId="386BB815" w:rsidR="00EB4747" w:rsidRPr="00D47B2C" w:rsidRDefault="00EB4747" w:rsidP="00D47B2C">
            <w:pPr>
              <w:ind w:firstLine="0"/>
              <w:jc w:val="center"/>
              <w:rPr>
                <w:b/>
                <w:bCs/>
              </w:rPr>
            </w:pPr>
            <w:r w:rsidRPr="00D47B2C">
              <w:rPr>
                <w:b/>
                <w:bCs/>
              </w:rPr>
              <w:lastRenderedPageBreak/>
              <w:t>Nombre Campo</w:t>
            </w:r>
          </w:p>
        </w:tc>
        <w:tc>
          <w:tcPr>
            <w:tcW w:w="2123" w:type="dxa"/>
          </w:tcPr>
          <w:p w14:paraId="312E84E7" w14:textId="54E5EB8A" w:rsidR="00EB4747" w:rsidRPr="00D47B2C" w:rsidRDefault="00EB4747" w:rsidP="00D47B2C">
            <w:pPr>
              <w:ind w:firstLine="0"/>
              <w:jc w:val="center"/>
              <w:rPr>
                <w:b/>
                <w:bCs/>
              </w:rPr>
            </w:pPr>
            <w:r w:rsidRPr="00D47B2C">
              <w:rPr>
                <w:b/>
                <w:bCs/>
              </w:rPr>
              <w:t>Tipo</w:t>
            </w:r>
          </w:p>
        </w:tc>
        <w:tc>
          <w:tcPr>
            <w:tcW w:w="2124" w:type="dxa"/>
          </w:tcPr>
          <w:p w14:paraId="60AD61F1" w14:textId="00508B26" w:rsidR="00EB4747" w:rsidRPr="00D47B2C" w:rsidRDefault="00EB4747" w:rsidP="00D47B2C">
            <w:pPr>
              <w:ind w:firstLine="0"/>
              <w:jc w:val="center"/>
              <w:rPr>
                <w:b/>
                <w:bCs/>
              </w:rPr>
            </w:pPr>
            <w:r w:rsidRPr="00D47B2C">
              <w:rPr>
                <w:b/>
                <w:bCs/>
              </w:rPr>
              <w:t>Tamaño</w:t>
            </w:r>
          </w:p>
        </w:tc>
        <w:tc>
          <w:tcPr>
            <w:tcW w:w="2124" w:type="dxa"/>
          </w:tcPr>
          <w:p w14:paraId="76933416" w14:textId="5BB8243D" w:rsidR="00EB4747" w:rsidRPr="00D47B2C" w:rsidRDefault="00EB4747" w:rsidP="00D47B2C">
            <w:pPr>
              <w:ind w:firstLine="0"/>
              <w:jc w:val="center"/>
              <w:rPr>
                <w:b/>
                <w:bCs/>
              </w:rPr>
            </w:pPr>
            <w:r w:rsidRPr="00D47B2C">
              <w:rPr>
                <w:b/>
                <w:bCs/>
              </w:rPr>
              <w:t>Ejemplo</w:t>
            </w:r>
          </w:p>
        </w:tc>
      </w:tr>
      <w:tr w:rsidR="00EB4747" w14:paraId="4036C7C9" w14:textId="77777777" w:rsidTr="00D47B2C">
        <w:tc>
          <w:tcPr>
            <w:tcW w:w="2123" w:type="dxa"/>
          </w:tcPr>
          <w:p w14:paraId="6E98DBF9" w14:textId="4A14C502" w:rsidR="00EB4747" w:rsidRDefault="00EB4747" w:rsidP="00852AE1">
            <w:pPr>
              <w:ind w:firstLine="0"/>
            </w:pPr>
            <w:proofErr w:type="spellStart"/>
            <w:r>
              <w:t>PK_FK_Policia</w:t>
            </w:r>
            <w:proofErr w:type="spellEnd"/>
            <w:r>
              <w:t xml:space="preserve"> (PK)</w:t>
            </w:r>
          </w:p>
        </w:tc>
        <w:tc>
          <w:tcPr>
            <w:tcW w:w="2123" w:type="dxa"/>
          </w:tcPr>
          <w:p w14:paraId="793BE07B" w14:textId="243FDD25" w:rsidR="00EB4747" w:rsidRDefault="00EB4747" w:rsidP="00852AE1">
            <w:pPr>
              <w:ind w:firstLine="0"/>
            </w:pPr>
            <w:r>
              <w:t>Numérico</w:t>
            </w:r>
          </w:p>
        </w:tc>
        <w:tc>
          <w:tcPr>
            <w:tcW w:w="2124" w:type="dxa"/>
          </w:tcPr>
          <w:p w14:paraId="091FC6CC" w14:textId="4113AA9C" w:rsidR="00EB4747" w:rsidRDefault="00EB4747" w:rsidP="00852AE1">
            <w:pPr>
              <w:ind w:firstLine="0"/>
            </w:pPr>
            <w:r>
              <w:t>1</w:t>
            </w:r>
          </w:p>
        </w:tc>
        <w:tc>
          <w:tcPr>
            <w:tcW w:w="2124" w:type="dxa"/>
          </w:tcPr>
          <w:p w14:paraId="231A3A2E" w14:textId="2A84F82B" w:rsidR="00EB4747" w:rsidRDefault="00EB4747" w:rsidP="00852AE1">
            <w:pPr>
              <w:ind w:firstLine="0"/>
            </w:pPr>
            <w:r>
              <w:t>1</w:t>
            </w:r>
          </w:p>
        </w:tc>
      </w:tr>
      <w:tr w:rsidR="00EB4747" w14:paraId="075BFF7D" w14:textId="77777777" w:rsidTr="00D47B2C">
        <w:tc>
          <w:tcPr>
            <w:tcW w:w="2123" w:type="dxa"/>
          </w:tcPr>
          <w:p w14:paraId="109B3207" w14:textId="00443C91" w:rsidR="00EB4747" w:rsidRDefault="00EB4747" w:rsidP="00852AE1">
            <w:pPr>
              <w:ind w:firstLine="0"/>
            </w:pPr>
            <w:proofErr w:type="spellStart"/>
            <w:r>
              <w:t>PK_FK_Fecha</w:t>
            </w:r>
            <w:proofErr w:type="spellEnd"/>
            <w:r>
              <w:t xml:space="preserve"> (PK)</w:t>
            </w:r>
          </w:p>
        </w:tc>
        <w:tc>
          <w:tcPr>
            <w:tcW w:w="2123" w:type="dxa"/>
          </w:tcPr>
          <w:p w14:paraId="2CDAFF60" w14:textId="6C723227" w:rsidR="00EB4747" w:rsidRDefault="00EB4747" w:rsidP="00852AE1">
            <w:pPr>
              <w:ind w:firstLine="0"/>
            </w:pPr>
            <w:r>
              <w:t>Numérico</w:t>
            </w:r>
          </w:p>
        </w:tc>
        <w:tc>
          <w:tcPr>
            <w:tcW w:w="2124" w:type="dxa"/>
          </w:tcPr>
          <w:p w14:paraId="6883CEA1" w14:textId="73FAE871" w:rsidR="00EB4747" w:rsidRDefault="00EB4747" w:rsidP="00852AE1">
            <w:pPr>
              <w:ind w:firstLine="0"/>
            </w:pPr>
            <w:r>
              <w:t>8</w:t>
            </w:r>
          </w:p>
        </w:tc>
        <w:tc>
          <w:tcPr>
            <w:tcW w:w="2124" w:type="dxa"/>
          </w:tcPr>
          <w:p w14:paraId="239ADEA4" w14:textId="1DF043D9" w:rsidR="00EB4747" w:rsidRDefault="00EB4747" w:rsidP="00852AE1">
            <w:pPr>
              <w:ind w:firstLine="0"/>
            </w:pPr>
            <w:r>
              <w:t>20200101</w:t>
            </w:r>
          </w:p>
        </w:tc>
      </w:tr>
      <w:tr w:rsidR="00EB4747" w14:paraId="5D9B67D7" w14:textId="77777777" w:rsidTr="00D47B2C">
        <w:tc>
          <w:tcPr>
            <w:tcW w:w="2123" w:type="dxa"/>
          </w:tcPr>
          <w:p w14:paraId="6F6523F1" w14:textId="0D433898" w:rsidR="00EB4747" w:rsidRDefault="00EB4747" w:rsidP="00852AE1">
            <w:pPr>
              <w:ind w:firstLine="0"/>
            </w:pPr>
            <w:proofErr w:type="spellStart"/>
            <w:r>
              <w:t>PK_FK_Lugar</w:t>
            </w:r>
            <w:proofErr w:type="spellEnd"/>
            <w:r>
              <w:t xml:space="preserve"> (PK)</w:t>
            </w:r>
          </w:p>
        </w:tc>
        <w:tc>
          <w:tcPr>
            <w:tcW w:w="2123" w:type="dxa"/>
          </w:tcPr>
          <w:p w14:paraId="1620C3F9" w14:textId="519D8DE8" w:rsidR="00EB4747" w:rsidRDefault="00EB4747" w:rsidP="00852AE1">
            <w:pPr>
              <w:ind w:firstLine="0"/>
            </w:pPr>
            <w:r>
              <w:t>Numérico</w:t>
            </w:r>
          </w:p>
        </w:tc>
        <w:tc>
          <w:tcPr>
            <w:tcW w:w="2124" w:type="dxa"/>
          </w:tcPr>
          <w:p w14:paraId="020ADED5" w14:textId="2459D77F" w:rsidR="00EB4747" w:rsidRDefault="00EB4747" w:rsidP="00852AE1">
            <w:pPr>
              <w:ind w:firstLine="0"/>
            </w:pPr>
            <w:r>
              <w:t>5</w:t>
            </w:r>
          </w:p>
        </w:tc>
        <w:tc>
          <w:tcPr>
            <w:tcW w:w="2124" w:type="dxa"/>
          </w:tcPr>
          <w:p w14:paraId="76134DC5" w14:textId="7E970F1A" w:rsidR="00EB4747" w:rsidRDefault="00EB4747" w:rsidP="00852AE1">
            <w:pPr>
              <w:ind w:firstLine="0"/>
            </w:pPr>
            <w:r>
              <w:t>11111</w:t>
            </w:r>
          </w:p>
        </w:tc>
      </w:tr>
      <w:tr w:rsidR="00EB4747" w14:paraId="4EF54A4B" w14:textId="77777777" w:rsidTr="00D47B2C">
        <w:tc>
          <w:tcPr>
            <w:tcW w:w="2123" w:type="dxa"/>
          </w:tcPr>
          <w:p w14:paraId="2DEB9BD1" w14:textId="27A5A4A9" w:rsidR="00EB4747" w:rsidRDefault="00EB4747" w:rsidP="00852AE1">
            <w:pPr>
              <w:ind w:firstLine="0"/>
            </w:pPr>
            <w:proofErr w:type="spellStart"/>
            <w:r>
              <w:t>N_Identificados</w:t>
            </w:r>
            <w:proofErr w:type="spellEnd"/>
          </w:p>
        </w:tc>
        <w:tc>
          <w:tcPr>
            <w:tcW w:w="2123" w:type="dxa"/>
          </w:tcPr>
          <w:p w14:paraId="42C56C4E" w14:textId="1059EFA3" w:rsidR="00EB4747" w:rsidRDefault="00EB4747" w:rsidP="00852AE1">
            <w:pPr>
              <w:ind w:firstLine="0"/>
            </w:pPr>
            <w:r>
              <w:t>Numérico</w:t>
            </w:r>
          </w:p>
        </w:tc>
        <w:tc>
          <w:tcPr>
            <w:tcW w:w="2124" w:type="dxa"/>
          </w:tcPr>
          <w:p w14:paraId="2AD8BBD6" w14:textId="654AFB1B" w:rsidR="00EB4747" w:rsidRDefault="00EB4747" w:rsidP="00852AE1">
            <w:pPr>
              <w:ind w:firstLine="0"/>
            </w:pPr>
            <w:r>
              <w:t>6</w:t>
            </w:r>
          </w:p>
        </w:tc>
        <w:tc>
          <w:tcPr>
            <w:tcW w:w="2124" w:type="dxa"/>
          </w:tcPr>
          <w:p w14:paraId="57AACFDE" w14:textId="7164C2BB" w:rsidR="00EB4747" w:rsidRDefault="00EB4747" w:rsidP="00852AE1">
            <w:pPr>
              <w:ind w:firstLine="0"/>
            </w:pPr>
            <w:r>
              <w:t>1000</w:t>
            </w:r>
          </w:p>
        </w:tc>
      </w:tr>
      <w:tr w:rsidR="00EB4747" w14:paraId="17ED1AB6" w14:textId="77777777" w:rsidTr="00D47B2C">
        <w:tc>
          <w:tcPr>
            <w:tcW w:w="2123" w:type="dxa"/>
          </w:tcPr>
          <w:p w14:paraId="33300680" w14:textId="15BD2778" w:rsidR="00EB4747" w:rsidRDefault="00EB4747" w:rsidP="00852AE1">
            <w:pPr>
              <w:ind w:firstLine="0"/>
            </w:pPr>
            <w:proofErr w:type="spellStart"/>
            <w:r>
              <w:t>N_Detenidos</w:t>
            </w:r>
            <w:proofErr w:type="spellEnd"/>
          </w:p>
        </w:tc>
        <w:tc>
          <w:tcPr>
            <w:tcW w:w="2123" w:type="dxa"/>
          </w:tcPr>
          <w:p w14:paraId="54761B84" w14:textId="40E068BA" w:rsidR="00EB4747" w:rsidRDefault="00EB4747" w:rsidP="00852AE1">
            <w:pPr>
              <w:ind w:firstLine="0"/>
            </w:pPr>
            <w:r>
              <w:t>Numérico</w:t>
            </w:r>
          </w:p>
        </w:tc>
        <w:tc>
          <w:tcPr>
            <w:tcW w:w="2124" w:type="dxa"/>
          </w:tcPr>
          <w:p w14:paraId="520A6793" w14:textId="7C1E8E98" w:rsidR="00EB4747" w:rsidRDefault="00EB4747" w:rsidP="00852AE1">
            <w:pPr>
              <w:ind w:firstLine="0"/>
            </w:pPr>
            <w:r>
              <w:t>6</w:t>
            </w:r>
          </w:p>
        </w:tc>
        <w:tc>
          <w:tcPr>
            <w:tcW w:w="2124" w:type="dxa"/>
          </w:tcPr>
          <w:p w14:paraId="74345D52" w14:textId="600E1925" w:rsidR="00EB4747" w:rsidRDefault="00EB4747" w:rsidP="00852AE1">
            <w:pPr>
              <w:ind w:firstLine="0"/>
            </w:pPr>
            <w:r>
              <w:t>1000</w:t>
            </w:r>
          </w:p>
        </w:tc>
      </w:tr>
      <w:tr w:rsidR="00EB4747" w14:paraId="55304BC6" w14:textId="77777777" w:rsidTr="00D47B2C">
        <w:tc>
          <w:tcPr>
            <w:tcW w:w="2123" w:type="dxa"/>
          </w:tcPr>
          <w:p w14:paraId="0F60800A" w14:textId="11A3BCC7" w:rsidR="00EB4747" w:rsidRDefault="00EB4747" w:rsidP="00852AE1">
            <w:pPr>
              <w:ind w:firstLine="0"/>
            </w:pPr>
            <w:proofErr w:type="spellStart"/>
            <w:r>
              <w:t>N_Denuncias</w:t>
            </w:r>
            <w:proofErr w:type="spellEnd"/>
          </w:p>
        </w:tc>
        <w:tc>
          <w:tcPr>
            <w:tcW w:w="2123" w:type="dxa"/>
          </w:tcPr>
          <w:p w14:paraId="041CB942" w14:textId="384B7BB8" w:rsidR="00EB4747" w:rsidRDefault="00EB4747" w:rsidP="00852AE1">
            <w:pPr>
              <w:ind w:firstLine="0"/>
            </w:pPr>
            <w:r>
              <w:t>Numérico</w:t>
            </w:r>
          </w:p>
        </w:tc>
        <w:tc>
          <w:tcPr>
            <w:tcW w:w="2124" w:type="dxa"/>
          </w:tcPr>
          <w:p w14:paraId="5CFBC03D" w14:textId="42D61B9C" w:rsidR="00EB4747" w:rsidRDefault="00EB4747" w:rsidP="00852AE1">
            <w:pPr>
              <w:ind w:firstLine="0"/>
            </w:pPr>
            <w:r>
              <w:t>6</w:t>
            </w:r>
          </w:p>
        </w:tc>
        <w:tc>
          <w:tcPr>
            <w:tcW w:w="2124" w:type="dxa"/>
          </w:tcPr>
          <w:p w14:paraId="410AC4E5" w14:textId="05037A34" w:rsidR="00EB4747" w:rsidRDefault="00EB4747" w:rsidP="00852AE1">
            <w:pPr>
              <w:ind w:firstLine="0"/>
            </w:pPr>
            <w:r>
              <w:t>1000</w:t>
            </w:r>
          </w:p>
        </w:tc>
      </w:tr>
      <w:tr w:rsidR="00EB4747" w14:paraId="31B4A475" w14:textId="77777777" w:rsidTr="00D47B2C">
        <w:tc>
          <w:tcPr>
            <w:tcW w:w="2123" w:type="dxa"/>
          </w:tcPr>
          <w:p w14:paraId="38D7C8D1" w14:textId="083713C2" w:rsidR="00EB4747" w:rsidRDefault="00EB4747" w:rsidP="00852AE1">
            <w:pPr>
              <w:ind w:firstLine="0"/>
            </w:pPr>
            <w:proofErr w:type="spellStart"/>
            <w:r>
              <w:t>N_Vehiculos</w:t>
            </w:r>
            <w:proofErr w:type="spellEnd"/>
          </w:p>
        </w:tc>
        <w:tc>
          <w:tcPr>
            <w:tcW w:w="2123" w:type="dxa"/>
          </w:tcPr>
          <w:p w14:paraId="493FC441" w14:textId="1CDF0D1A" w:rsidR="00EB4747" w:rsidRDefault="00EB4747" w:rsidP="00852AE1">
            <w:pPr>
              <w:ind w:firstLine="0"/>
            </w:pPr>
            <w:r>
              <w:t>Numérico</w:t>
            </w:r>
          </w:p>
        </w:tc>
        <w:tc>
          <w:tcPr>
            <w:tcW w:w="2124" w:type="dxa"/>
          </w:tcPr>
          <w:p w14:paraId="2E58D2A6" w14:textId="34067091" w:rsidR="00EB4747" w:rsidRDefault="00EB4747" w:rsidP="00852AE1">
            <w:pPr>
              <w:ind w:firstLine="0"/>
            </w:pPr>
            <w:r>
              <w:t>6</w:t>
            </w:r>
          </w:p>
        </w:tc>
        <w:tc>
          <w:tcPr>
            <w:tcW w:w="2124" w:type="dxa"/>
          </w:tcPr>
          <w:p w14:paraId="2095E666" w14:textId="0EF0FA09" w:rsidR="00EB4747" w:rsidRDefault="00EB4747" w:rsidP="00852AE1">
            <w:pPr>
              <w:ind w:firstLine="0"/>
            </w:pPr>
            <w:r>
              <w:t>1000</w:t>
            </w:r>
          </w:p>
        </w:tc>
      </w:tr>
      <w:tr w:rsidR="00EB4747" w14:paraId="7028EC6D" w14:textId="77777777" w:rsidTr="00D47B2C">
        <w:tc>
          <w:tcPr>
            <w:tcW w:w="2123" w:type="dxa"/>
          </w:tcPr>
          <w:p w14:paraId="7A15E854" w14:textId="1705E213" w:rsidR="00EB4747" w:rsidRDefault="00EB4747" w:rsidP="00852AE1">
            <w:pPr>
              <w:ind w:firstLine="0"/>
            </w:pPr>
            <w:proofErr w:type="spellStart"/>
            <w:r>
              <w:t>N_Suma_Identificados</w:t>
            </w:r>
            <w:proofErr w:type="spellEnd"/>
          </w:p>
        </w:tc>
        <w:tc>
          <w:tcPr>
            <w:tcW w:w="2123" w:type="dxa"/>
          </w:tcPr>
          <w:p w14:paraId="357ED7D3" w14:textId="11686DC7" w:rsidR="00EB4747" w:rsidRDefault="00EB4747" w:rsidP="00852AE1">
            <w:pPr>
              <w:ind w:firstLine="0"/>
            </w:pPr>
            <w:r>
              <w:t>Numérico</w:t>
            </w:r>
          </w:p>
        </w:tc>
        <w:tc>
          <w:tcPr>
            <w:tcW w:w="2124" w:type="dxa"/>
          </w:tcPr>
          <w:p w14:paraId="5E2A967D" w14:textId="6E4831F3" w:rsidR="00EB4747" w:rsidRDefault="00EB4747" w:rsidP="00852AE1">
            <w:pPr>
              <w:ind w:firstLine="0"/>
            </w:pPr>
            <w:r>
              <w:t>7</w:t>
            </w:r>
          </w:p>
        </w:tc>
        <w:tc>
          <w:tcPr>
            <w:tcW w:w="2124" w:type="dxa"/>
          </w:tcPr>
          <w:p w14:paraId="22DC1546" w14:textId="487AA5D6" w:rsidR="00EB4747" w:rsidRDefault="00EB4747" w:rsidP="00852AE1">
            <w:pPr>
              <w:ind w:firstLine="0"/>
            </w:pPr>
            <w:r>
              <w:t>10000</w:t>
            </w:r>
          </w:p>
        </w:tc>
      </w:tr>
      <w:tr w:rsidR="00EB4747" w14:paraId="4CAB978E" w14:textId="77777777" w:rsidTr="00D47B2C">
        <w:tc>
          <w:tcPr>
            <w:tcW w:w="2123" w:type="dxa"/>
          </w:tcPr>
          <w:p w14:paraId="6D03152B" w14:textId="53F7E571" w:rsidR="00EB4747" w:rsidRDefault="00EB4747" w:rsidP="00852AE1">
            <w:pPr>
              <w:ind w:firstLine="0"/>
            </w:pPr>
            <w:proofErr w:type="spellStart"/>
            <w:r>
              <w:t>N_Suma_Detenidos</w:t>
            </w:r>
            <w:proofErr w:type="spellEnd"/>
          </w:p>
        </w:tc>
        <w:tc>
          <w:tcPr>
            <w:tcW w:w="2123" w:type="dxa"/>
          </w:tcPr>
          <w:p w14:paraId="2A501154" w14:textId="355598A6" w:rsidR="00EB4747" w:rsidRDefault="00EB4747" w:rsidP="00852AE1">
            <w:pPr>
              <w:ind w:firstLine="0"/>
            </w:pPr>
            <w:r>
              <w:t>Numérico</w:t>
            </w:r>
          </w:p>
        </w:tc>
        <w:tc>
          <w:tcPr>
            <w:tcW w:w="2124" w:type="dxa"/>
          </w:tcPr>
          <w:p w14:paraId="5CB57CFC" w14:textId="2FCDEEC6" w:rsidR="00EB4747" w:rsidRDefault="00EB4747" w:rsidP="00852AE1">
            <w:pPr>
              <w:ind w:firstLine="0"/>
            </w:pPr>
            <w:r>
              <w:t>7</w:t>
            </w:r>
          </w:p>
        </w:tc>
        <w:tc>
          <w:tcPr>
            <w:tcW w:w="2124" w:type="dxa"/>
          </w:tcPr>
          <w:p w14:paraId="3988B59A" w14:textId="1D048A79" w:rsidR="00EB4747" w:rsidRDefault="00EB4747" w:rsidP="00852AE1">
            <w:pPr>
              <w:ind w:firstLine="0"/>
            </w:pPr>
            <w:r>
              <w:t>10000</w:t>
            </w:r>
          </w:p>
        </w:tc>
      </w:tr>
      <w:tr w:rsidR="00EB4747" w14:paraId="04B7C622" w14:textId="77777777" w:rsidTr="00D47B2C">
        <w:tc>
          <w:tcPr>
            <w:tcW w:w="2123" w:type="dxa"/>
          </w:tcPr>
          <w:p w14:paraId="6DE20EC8" w14:textId="55C94EA6" w:rsidR="00EB4747" w:rsidRDefault="00EB4747" w:rsidP="00852AE1">
            <w:pPr>
              <w:ind w:firstLine="0"/>
            </w:pPr>
            <w:proofErr w:type="spellStart"/>
            <w:r>
              <w:t>N_Suma_Denuncias</w:t>
            </w:r>
            <w:proofErr w:type="spellEnd"/>
          </w:p>
        </w:tc>
        <w:tc>
          <w:tcPr>
            <w:tcW w:w="2123" w:type="dxa"/>
          </w:tcPr>
          <w:p w14:paraId="145DF396" w14:textId="4A11B61A" w:rsidR="00EB4747" w:rsidRDefault="00EB4747" w:rsidP="00852AE1">
            <w:pPr>
              <w:ind w:firstLine="0"/>
            </w:pPr>
            <w:r>
              <w:t>Numérico</w:t>
            </w:r>
          </w:p>
        </w:tc>
        <w:tc>
          <w:tcPr>
            <w:tcW w:w="2124" w:type="dxa"/>
          </w:tcPr>
          <w:p w14:paraId="73568EBE" w14:textId="2483E42E" w:rsidR="00EB4747" w:rsidRDefault="00EB4747" w:rsidP="00852AE1">
            <w:pPr>
              <w:ind w:firstLine="0"/>
            </w:pPr>
            <w:r>
              <w:t>7</w:t>
            </w:r>
          </w:p>
        </w:tc>
        <w:tc>
          <w:tcPr>
            <w:tcW w:w="2124" w:type="dxa"/>
          </w:tcPr>
          <w:p w14:paraId="5AAEF347" w14:textId="6595E2DE" w:rsidR="00EB4747" w:rsidRDefault="00EB4747" w:rsidP="00852AE1">
            <w:pPr>
              <w:ind w:firstLine="0"/>
            </w:pPr>
            <w:r>
              <w:t>10000</w:t>
            </w:r>
          </w:p>
        </w:tc>
      </w:tr>
      <w:tr w:rsidR="00EB4747" w14:paraId="1FFD3130" w14:textId="77777777" w:rsidTr="00D47B2C">
        <w:tc>
          <w:tcPr>
            <w:tcW w:w="2123" w:type="dxa"/>
          </w:tcPr>
          <w:p w14:paraId="1938C9F1" w14:textId="7ABA8F63" w:rsidR="00EB4747" w:rsidRDefault="00EB4747" w:rsidP="00852AE1">
            <w:pPr>
              <w:ind w:firstLine="0"/>
            </w:pPr>
            <w:proofErr w:type="spellStart"/>
            <w:r>
              <w:t>N_Suma_Vehiculos</w:t>
            </w:r>
            <w:proofErr w:type="spellEnd"/>
          </w:p>
        </w:tc>
        <w:tc>
          <w:tcPr>
            <w:tcW w:w="2123" w:type="dxa"/>
          </w:tcPr>
          <w:p w14:paraId="32A7CFE2" w14:textId="5C87C250" w:rsidR="00EB4747" w:rsidRDefault="00EB4747" w:rsidP="00852AE1">
            <w:pPr>
              <w:ind w:firstLine="0"/>
            </w:pPr>
            <w:r>
              <w:t>Numérico</w:t>
            </w:r>
          </w:p>
        </w:tc>
        <w:tc>
          <w:tcPr>
            <w:tcW w:w="2124" w:type="dxa"/>
          </w:tcPr>
          <w:p w14:paraId="6ADEE6D1" w14:textId="5F3661C2" w:rsidR="00EB4747" w:rsidRDefault="00EB4747" w:rsidP="00852AE1">
            <w:pPr>
              <w:ind w:firstLine="0"/>
            </w:pPr>
            <w:r>
              <w:t>7</w:t>
            </w:r>
          </w:p>
        </w:tc>
        <w:tc>
          <w:tcPr>
            <w:tcW w:w="2124" w:type="dxa"/>
          </w:tcPr>
          <w:p w14:paraId="0449D857" w14:textId="2BF42CAE" w:rsidR="00EB4747" w:rsidRDefault="00EB4747" w:rsidP="00D47B2C">
            <w:pPr>
              <w:keepNext/>
              <w:ind w:firstLine="0"/>
            </w:pPr>
            <w:r>
              <w:t>10000</w:t>
            </w:r>
          </w:p>
        </w:tc>
      </w:tr>
    </w:tbl>
    <w:p w14:paraId="2922FE2C" w14:textId="43092B72" w:rsidR="00852AE1" w:rsidRDefault="00D47B2C" w:rsidP="00D47B2C">
      <w:pPr>
        <w:pStyle w:val="Descripcin"/>
        <w:jc w:val="center"/>
      </w:pPr>
      <w:r>
        <w:t xml:space="preserve">Tabla </w:t>
      </w:r>
      <w:r>
        <w:fldChar w:fldCharType="begin"/>
      </w:r>
      <w:r>
        <w:instrText xml:space="preserve"> SEQ Tabla \* ARABIC </w:instrText>
      </w:r>
      <w:r>
        <w:fldChar w:fldCharType="separate"/>
      </w:r>
      <w:r w:rsidR="002733B2">
        <w:rPr>
          <w:noProof/>
        </w:rPr>
        <w:t>35</w:t>
      </w:r>
      <w:r>
        <w:fldChar w:fldCharType="end"/>
      </w:r>
      <w:r>
        <w:t xml:space="preserve"> - Diseño físico de </w:t>
      </w:r>
      <w:proofErr w:type="spellStart"/>
      <w:r>
        <w:t>Fact_Infracciones_Evolucion</w:t>
      </w:r>
      <w:proofErr w:type="spellEnd"/>
      <w:r>
        <w:t>.</w:t>
      </w:r>
    </w:p>
    <w:p w14:paraId="550EDADC" w14:textId="49AE77D1" w:rsidR="00D47B2C" w:rsidRDefault="00D47B2C" w:rsidP="00D47B2C">
      <w:proofErr w:type="spellStart"/>
      <w:r>
        <w:rPr>
          <w:b/>
          <w:bCs/>
        </w:rPr>
        <w:t>Fact_Poblacion</w:t>
      </w:r>
      <w:proofErr w:type="spellEnd"/>
      <w:r>
        <w:t>: hecho que nos permite obtener el número de habitantes que hay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3A1DAE" w14:paraId="02FE066F" w14:textId="77777777" w:rsidTr="00004D15">
        <w:tc>
          <w:tcPr>
            <w:tcW w:w="2123" w:type="dxa"/>
          </w:tcPr>
          <w:p w14:paraId="54F4D087" w14:textId="44BC6070" w:rsidR="003A1DAE" w:rsidRPr="003A1DAE" w:rsidRDefault="003A1DAE" w:rsidP="003A1DAE">
            <w:pPr>
              <w:ind w:firstLine="0"/>
              <w:jc w:val="center"/>
              <w:rPr>
                <w:b/>
                <w:bCs/>
              </w:rPr>
            </w:pPr>
            <w:r w:rsidRPr="003A1DAE">
              <w:rPr>
                <w:b/>
                <w:bCs/>
              </w:rPr>
              <w:t>Nombre Campo</w:t>
            </w:r>
          </w:p>
        </w:tc>
        <w:tc>
          <w:tcPr>
            <w:tcW w:w="2123" w:type="dxa"/>
          </w:tcPr>
          <w:p w14:paraId="4EF09FDC" w14:textId="411AA16B" w:rsidR="003A1DAE" w:rsidRPr="003A1DAE" w:rsidRDefault="003A1DAE" w:rsidP="003A1DAE">
            <w:pPr>
              <w:ind w:firstLine="0"/>
              <w:jc w:val="center"/>
              <w:rPr>
                <w:b/>
                <w:bCs/>
              </w:rPr>
            </w:pPr>
            <w:r w:rsidRPr="003A1DAE">
              <w:rPr>
                <w:b/>
                <w:bCs/>
              </w:rPr>
              <w:t>Tipo</w:t>
            </w:r>
          </w:p>
        </w:tc>
        <w:tc>
          <w:tcPr>
            <w:tcW w:w="2124" w:type="dxa"/>
          </w:tcPr>
          <w:p w14:paraId="0031AC71" w14:textId="2A05D055" w:rsidR="003A1DAE" w:rsidRPr="003A1DAE" w:rsidRDefault="003A1DAE" w:rsidP="003A1DAE">
            <w:pPr>
              <w:ind w:firstLine="0"/>
              <w:jc w:val="center"/>
              <w:rPr>
                <w:b/>
                <w:bCs/>
              </w:rPr>
            </w:pPr>
            <w:r w:rsidRPr="003A1DAE">
              <w:rPr>
                <w:b/>
                <w:bCs/>
              </w:rPr>
              <w:t>Tamaño</w:t>
            </w:r>
          </w:p>
        </w:tc>
        <w:tc>
          <w:tcPr>
            <w:tcW w:w="2124" w:type="dxa"/>
          </w:tcPr>
          <w:p w14:paraId="0CB125A6" w14:textId="6E11C2EE" w:rsidR="003A1DAE" w:rsidRPr="003A1DAE" w:rsidRDefault="003A1DAE" w:rsidP="003A1DAE">
            <w:pPr>
              <w:ind w:firstLine="0"/>
              <w:jc w:val="center"/>
              <w:rPr>
                <w:b/>
                <w:bCs/>
              </w:rPr>
            </w:pPr>
            <w:r w:rsidRPr="003A1DAE">
              <w:rPr>
                <w:b/>
                <w:bCs/>
              </w:rPr>
              <w:t>Ejemplo</w:t>
            </w:r>
          </w:p>
        </w:tc>
      </w:tr>
      <w:tr w:rsidR="003A1DAE" w14:paraId="52CA37B3" w14:textId="77777777" w:rsidTr="00004D15">
        <w:tc>
          <w:tcPr>
            <w:tcW w:w="2123" w:type="dxa"/>
          </w:tcPr>
          <w:p w14:paraId="664989DC" w14:textId="71DD75D2" w:rsidR="003A1DAE" w:rsidRDefault="003A1DAE" w:rsidP="00D47B2C">
            <w:pPr>
              <w:ind w:firstLine="0"/>
            </w:pPr>
            <w:proofErr w:type="spellStart"/>
            <w:r>
              <w:t>PK_FK_Lugar</w:t>
            </w:r>
            <w:proofErr w:type="spellEnd"/>
            <w:r>
              <w:t xml:space="preserve"> (PK)</w:t>
            </w:r>
          </w:p>
        </w:tc>
        <w:tc>
          <w:tcPr>
            <w:tcW w:w="2123" w:type="dxa"/>
          </w:tcPr>
          <w:p w14:paraId="2E3A9AB0" w14:textId="7FCDB1F8" w:rsidR="003A1DAE" w:rsidRDefault="003A1DAE" w:rsidP="00D47B2C">
            <w:pPr>
              <w:ind w:firstLine="0"/>
            </w:pPr>
            <w:r>
              <w:t>Numérico</w:t>
            </w:r>
          </w:p>
        </w:tc>
        <w:tc>
          <w:tcPr>
            <w:tcW w:w="2124" w:type="dxa"/>
          </w:tcPr>
          <w:p w14:paraId="194D2CC1" w14:textId="71591268" w:rsidR="003A1DAE" w:rsidRDefault="003A1DAE" w:rsidP="00D47B2C">
            <w:pPr>
              <w:ind w:firstLine="0"/>
            </w:pPr>
            <w:r>
              <w:t>5</w:t>
            </w:r>
          </w:p>
        </w:tc>
        <w:tc>
          <w:tcPr>
            <w:tcW w:w="2124" w:type="dxa"/>
          </w:tcPr>
          <w:p w14:paraId="40BAA149" w14:textId="0C31F4A4" w:rsidR="003A1DAE" w:rsidRDefault="003A1DAE" w:rsidP="00D47B2C">
            <w:pPr>
              <w:ind w:firstLine="0"/>
            </w:pPr>
            <w:r>
              <w:t>11111</w:t>
            </w:r>
          </w:p>
        </w:tc>
      </w:tr>
      <w:tr w:rsidR="003A1DAE" w14:paraId="5012F5E1" w14:textId="77777777" w:rsidTr="00004D15">
        <w:tc>
          <w:tcPr>
            <w:tcW w:w="2123" w:type="dxa"/>
          </w:tcPr>
          <w:p w14:paraId="32C7A120" w14:textId="6CEBDD3C" w:rsidR="003A1DAE" w:rsidRDefault="003A1DAE" w:rsidP="00D47B2C">
            <w:pPr>
              <w:ind w:firstLine="0"/>
            </w:pPr>
            <w:proofErr w:type="spellStart"/>
            <w:r>
              <w:t>N_Poblacion</w:t>
            </w:r>
            <w:proofErr w:type="spellEnd"/>
          </w:p>
        </w:tc>
        <w:tc>
          <w:tcPr>
            <w:tcW w:w="2123" w:type="dxa"/>
          </w:tcPr>
          <w:p w14:paraId="2F7D0CF6" w14:textId="7F3B49F1" w:rsidR="003A1DAE" w:rsidRDefault="003A1DAE" w:rsidP="00D47B2C">
            <w:pPr>
              <w:ind w:firstLine="0"/>
            </w:pPr>
            <w:r>
              <w:t>Numérico</w:t>
            </w:r>
          </w:p>
        </w:tc>
        <w:tc>
          <w:tcPr>
            <w:tcW w:w="2124" w:type="dxa"/>
          </w:tcPr>
          <w:p w14:paraId="6B670604" w14:textId="2090B1AB" w:rsidR="003A1DAE" w:rsidRDefault="003A1DAE" w:rsidP="00D47B2C">
            <w:pPr>
              <w:ind w:firstLine="0"/>
            </w:pPr>
            <w:r>
              <w:t>8</w:t>
            </w:r>
          </w:p>
        </w:tc>
        <w:tc>
          <w:tcPr>
            <w:tcW w:w="2124" w:type="dxa"/>
          </w:tcPr>
          <w:p w14:paraId="6A5EC0AF" w14:textId="40E0023F" w:rsidR="003A1DAE" w:rsidRDefault="003A1DAE" w:rsidP="00004D15">
            <w:pPr>
              <w:keepNext/>
              <w:ind w:firstLine="0"/>
            </w:pPr>
            <w:r>
              <w:t>6000000</w:t>
            </w:r>
          </w:p>
        </w:tc>
      </w:tr>
    </w:tbl>
    <w:p w14:paraId="45375CB9" w14:textId="723DC535" w:rsidR="003A1DAE" w:rsidRDefault="00004D15" w:rsidP="00004D15">
      <w:pPr>
        <w:pStyle w:val="Descripcin"/>
        <w:jc w:val="center"/>
      </w:pPr>
      <w:r>
        <w:t xml:space="preserve">Tabla </w:t>
      </w:r>
      <w:r>
        <w:fldChar w:fldCharType="begin"/>
      </w:r>
      <w:r>
        <w:instrText xml:space="preserve"> SEQ Tabla \* ARABIC </w:instrText>
      </w:r>
      <w:r>
        <w:fldChar w:fldCharType="separate"/>
      </w:r>
      <w:r w:rsidR="002733B2">
        <w:rPr>
          <w:noProof/>
        </w:rPr>
        <w:t>36</w:t>
      </w:r>
      <w:r>
        <w:fldChar w:fldCharType="end"/>
      </w:r>
      <w:r>
        <w:t xml:space="preserve"> - Diseño físico de </w:t>
      </w:r>
      <w:proofErr w:type="spellStart"/>
      <w:r>
        <w:t>Fact_Poblacion</w:t>
      </w:r>
      <w:proofErr w:type="spellEnd"/>
      <w:r>
        <w:t>.</w:t>
      </w:r>
    </w:p>
    <w:p w14:paraId="4C602CF6" w14:textId="0CFAC945" w:rsidR="00FE55CD" w:rsidRDefault="00FE55CD" w:rsidP="00FE55CD">
      <w:proofErr w:type="spellStart"/>
      <w:r>
        <w:rPr>
          <w:b/>
          <w:bCs/>
        </w:rPr>
        <w:t>Fact_Movilidad</w:t>
      </w:r>
      <w:proofErr w:type="spellEnd"/>
      <w:r>
        <w:t>: hecho que nos permite obtener el porcentaje de la población que se ha desplazado durante el estado de alarma, junto con la media del porcentaje mensual.</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85"/>
        <w:gridCol w:w="2075"/>
        <w:gridCol w:w="2068"/>
        <w:gridCol w:w="2076"/>
      </w:tblGrid>
      <w:tr w:rsidR="00E57AE6" w14:paraId="5DDE4E06" w14:textId="77777777" w:rsidTr="00E57AE6">
        <w:tc>
          <w:tcPr>
            <w:tcW w:w="2123" w:type="dxa"/>
          </w:tcPr>
          <w:p w14:paraId="652144A3" w14:textId="2F9A68DC" w:rsidR="00E57AE6" w:rsidRPr="00E57AE6" w:rsidRDefault="00E57AE6" w:rsidP="00E57AE6">
            <w:pPr>
              <w:ind w:firstLine="0"/>
              <w:jc w:val="center"/>
              <w:rPr>
                <w:b/>
                <w:bCs/>
              </w:rPr>
            </w:pPr>
            <w:r w:rsidRPr="00E57AE6">
              <w:rPr>
                <w:b/>
                <w:bCs/>
              </w:rPr>
              <w:lastRenderedPageBreak/>
              <w:t>Nombre Campo</w:t>
            </w:r>
          </w:p>
        </w:tc>
        <w:tc>
          <w:tcPr>
            <w:tcW w:w="2123" w:type="dxa"/>
          </w:tcPr>
          <w:p w14:paraId="4852FF2D" w14:textId="39E32D7F" w:rsidR="00E57AE6" w:rsidRPr="00E57AE6" w:rsidRDefault="00E57AE6" w:rsidP="00E57AE6">
            <w:pPr>
              <w:ind w:firstLine="0"/>
              <w:jc w:val="center"/>
              <w:rPr>
                <w:b/>
                <w:bCs/>
              </w:rPr>
            </w:pPr>
            <w:r w:rsidRPr="00E57AE6">
              <w:rPr>
                <w:b/>
                <w:bCs/>
              </w:rPr>
              <w:t>Tipo</w:t>
            </w:r>
          </w:p>
        </w:tc>
        <w:tc>
          <w:tcPr>
            <w:tcW w:w="2124" w:type="dxa"/>
          </w:tcPr>
          <w:p w14:paraId="331432A5" w14:textId="6BB1EF2B" w:rsidR="00E57AE6" w:rsidRPr="00E57AE6" w:rsidRDefault="00E57AE6" w:rsidP="00E57AE6">
            <w:pPr>
              <w:ind w:firstLine="0"/>
              <w:jc w:val="center"/>
              <w:rPr>
                <w:b/>
                <w:bCs/>
              </w:rPr>
            </w:pPr>
            <w:r w:rsidRPr="00E57AE6">
              <w:rPr>
                <w:b/>
                <w:bCs/>
              </w:rPr>
              <w:t>Tamaño</w:t>
            </w:r>
          </w:p>
        </w:tc>
        <w:tc>
          <w:tcPr>
            <w:tcW w:w="2124" w:type="dxa"/>
          </w:tcPr>
          <w:p w14:paraId="28E7C0DB" w14:textId="395FBBDF" w:rsidR="00E57AE6" w:rsidRPr="00E57AE6" w:rsidRDefault="00E57AE6" w:rsidP="00E57AE6">
            <w:pPr>
              <w:ind w:firstLine="0"/>
              <w:jc w:val="center"/>
              <w:rPr>
                <w:b/>
                <w:bCs/>
              </w:rPr>
            </w:pPr>
            <w:r w:rsidRPr="00E57AE6">
              <w:rPr>
                <w:b/>
                <w:bCs/>
              </w:rPr>
              <w:t>Ejemplo</w:t>
            </w:r>
          </w:p>
        </w:tc>
      </w:tr>
      <w:tr w:rsidR="00E57AE6" w14:paraId="23E1EE1D" w14:textId="77777777" w:rsidTr="00E57AE6">
        <w:tc>
          <w:tcPr>
            <w:tcW w:w="2123" w:type="dxa"/>
          </w:tcPr>
          <w:p w14:paraId="34642C6C" w14:textId="11796AF4" w:rsidR="00E57AE6" w:rsidRDefault="00E57AE6" w:rsidP="00FE55CD">
            <w:pPr>
              <w:ind w:firstLine="0"/>
            </w:pPr>
            <w:proofErr w:type="spellStart"/>
            <w:r>
              <w:t>PK_FK_Fecha</w:t>
            </w:r>
            <w:proofErr w:type="spellEnd"/>
            <w:r>
              <w:t xml:space="preserve"> (PK)</w:t>
            </w:r>
          </w:p>
        </w:tc>
        <w:tc>
          <w:tcPr>
            <w:tcW w:w="2123" w:type="dxa"/>
          </w:tcPr>
          <w:p w14:paraId="020908D3" w14:textId="6C0DB364" w:rsidR="00E57AE6" w:rsidRDefault="00E57AE6" w:rsidP="00FE55CD">
            <w:pPr>
              <w:ind w:firstLine="0"/>
            </w:pPr>
            <w:r>
              <w:t>Numérico</w:t>
            </w:r>
          </w:p>
        </w:tc>
        <w:tc>
          <w:tcPr>
            <w:tcW w:w="2124" w:type="dxa"/>
          </w:tcPr>
          <w:p w14:paraId="2FA4351C" w14:textId="64A7F30B" w:rsidR="00E57AE6" w:rsidRDefault="00E57AE6" w:rsidP="00FE55CD">
            <w:pPr>
              <w:ind w:firstLine="0"/>
            </w:pPr>
            <w:r>
              <w:t>8</w:t>
            </w:r>
          </w:p>
        </w:tc>
        <w:tc>
          <w:tcPr>
            <w:tcW w:w="2124" w:type="dxa"/>
          </w:tcPr>
          <w:p w14:paraId="49963E54" w14:textId="161F15EE" w:rsidR="00E57AE6" w:rsidRDefault="00E57AE6" w:rsidP="00FE55CD">
            <w:pPr>
              <w:ind w:firstLine="0"/>
            </w:pPr>
            <w:r>
              <w:t>20200101</w:t>
            </w:r>
          </w:p>
        </w:tc>
      </w:tr>
      <w:tr w:rsidR="00E57AE6" w14:paraId="77611B9D" w14:textId="77777777" w:rsidTr="00E57AE6">
        <w:tc>
          <w:tcPr>
            <w:tcW w:w="2123" w:type="dxa"/>
          </w:tcPr>
          <w:p w14:paraId="2D78A0F5" w14:textId="65456991" w:rsidR="00E57AE6" w:rsidRDefault="00E57AE6" w:rsidP="00FE55CD">
            <w:pPr>
              <w:ind w:firstLine="0"/>
            </w:pPr>
            <w:proofErr w:type="spellStart"/>
            <w:r>
              <w:t>PK_FK_Lugar</w:t>
            </w:r>
            <w:proofErr w:type="spellEnd"/>
            <w:r>
              <w:t xml:space="preserve"> (PK)</w:t>
            </w:r>
          </w:p>
        </w:tc>
        <w:tc>
          <w:tcPr>
            <w:tcW w:w="2123" w:type="dxa"/>
          </w:tcPr>
          <w:p w14:paraId="07C3A95B" w14:textId="5E38C62A" w:rsidR="00E57AE6" w:rsidRDefault="00E57AE6" w:rsidP="00FE55CD">
            <w:pPr>
              <w:ind w:firstLine="0"/>
            </w:pPr>
            <w:r>
              <w:t>Numérico</w:t>
            </w:r>
          </w:p>
        </w:tc>
        <w:tc>
          <w:tcPr>
            <w:tcW w:w="2124" w:type="dxa"/>
          </w:tcPr>
          <w:p w14:paraId="7844AD12" w14:textId="43171BCA" w:rsidR="00E57AE6" w:rsidRDefault="00E57AE6" w:rsidP="00FE55CD">
            <w:pPr>
              <w:ind w:firstLine="0"/>
            </w:pPr>
            <w:r>
              <w:t>5</w:t>
            </w:r>
          </w:p>
        </w:tc>
        <w:tc>
          <w:tcPr>
            <w:tcW w:w="2124" w:type="dxa"/>
          </w:tcPr>
          <w:p w14:paraId="7DB08166" w14:textId="0E13504D" w:rsidR="00E57AE6" w:rsidRDefault="00E57AE6" w:rsidP="00FE55CD">
            <w:pPr>
              <w:ind w:firstLine="0"/>
            </w:pPr>
            <w:r>
              <w:t>11111</w:t>
            </w:r>
          </w:p>
        </w:tc>
      </w:tr>
      <w:tr w:rsidR="00E57AE6" w14:paraId="5E74E2F6" w14:textId="77777777" w:rsidTr="00E57AE6">
        <w:tc>
          <w:tcPr>
            <w:tcW w:w="2123" w:type="dxa"/>
          </w:tcPr>
          <w:p w14:paraId="636D5616" w14:textId="3C0939DC" w:rsidR="00E57AE6" w:rsidRDefault="00E57AE6" w:rsidP="00FE55CD">
            <w:pPr>
              <w:ind w:firstLine="0"/>
            </w:pPr>
            <w:proofErr w:type="spellStart"/>
            <w:r>
              <w:t>N_Porcentaje</w:t>
            </w:r>
            <w:proofErr w:type="spellEnd"/>
          </w:p>
        </w:tc>
        <w:tc>
          <w:tcPr>
            <w:tcW w:w="2123" w:type="dxa"/>
          </w:tcPr>
          <w:p w14:paraId="748C742A" w14:textId="3162A14A" w:rsidR="00E57AE6" w:rsidRDefault="00E57AE6" w:rsidP="00FE55CD">
            <w:pPr>
              <w:ind w:firstLine="0"/>
            </w:pPr>
            <w:r>
              <w:t>Decimal</w:t>
            </w:r>
          </w:p>
        </w:tc>
        <w:tc>
          <w:tcPr>
            <w:tcW w:w="2124" w:type="dxa"/>
          </w:tcPr>
          <w:p w14:paraId="4B5157DB" w14:textId="6A499688" w:rsidR="00E57AE6" w:rsidRDefault="00E57AE6" w:rsidP="00FE55CD">
            <w:pPr>
              <w:ind w:firstLine="0"/>
            </w:pPr>
            <w:r>
              <w:t>(4,2)</w:t>
            </w:r>
          </w:p>
        </w:tc>
        <w:tc>
          <w:tcPr>
            <w:tcW w:w="2124" w:type="dxa"/>
          </w:tcPr>
          <w:p w14:paraId="0AA45C48" w14:textId="39C10A41" w:rsidR="00E57AE6" w:rsidRDefault="00E57AE6" w:rsidP="00FE55CD">
            <w:pPr>
              <w:ind w:firstLine="0"/>
            </w:pPr>
            <w:r>
              <w:t>99.99</w:t>
            </w:r>
          </w:p>
        </w:tc>
      </w:tr>
      <w:tr w:rsidR="00E57AE6" w14:paraId="6DBCD52D" w14:textId="77777777" w:rsidTr="00E57AE6">
        <w:tc>
          <w:tcPr>
            <w:tcW w:w="2123" w:type="dxa"/>
          </w:tcPr>
          <w:p w14:paraId="4533E909" w14:textId="41BAF176" w:rsidR="00E57AE6" w:rsidRDefault="00E57AE6" w:rsidP="00FE55CD">
            <w:pPr>
              <w:ind w:firstLine="0"/>
            </w:pPr>
            <w:proofErr w:type="spellStart"/>
            <w:r>
              <w:t>N_Media_Porcentaje</w:t>
            </w:r>
            <w:proofErr w:type="spellEnd"/>
          </w:p>
        </w:tc>
        <w:tc>
          <w:tcPr>
            <w:tcW w:w="2123" w:type="dxa"/>
          </w:tcPr>
          <w:p w14:paraId="737FC6CC" w14:textId="1950E612" w:rsidR="00E57AE6" w:rsidRDefault="00E57AE6" w:rsidP="00FE55CD">
            <w:pPr>
              <w:ind w:firstLine="0"/>
            </w:pPr>
            <w:r>
              <w:t>Decimal</w:t>
            </w:r>
          </w:p>
        </w:tc>
        <w:tc>
          <w:tcPr>
            <w:tcW w:w="2124" w:type="dxa"/>
          </w:tcPr>
          <w:p w14:paraId="07FA79B9" w14:textId="19BD0594" w:rsidR="00E57AE6" w:rsidRDefault="00E57AE6" w:rsidP="00FE55CD">
            <w:pPr>
              <w:ind w:firstLine="0"/>
            </w:pPr>
            <w:r>
              <w:t>(4,2)</w:t>
            </w:r>
          </w:p>
        </w:tc>
        <w:tc>
          <w:tcPr>
            <w:tcW w:w="2124" w:type="dxa"/>
          </w:tcPr>
          <w:p w14:paraId="2F1C5A31" w14:textId="0D8F1BCE" w:rsidR="00E57AE6" w:rsidRDefault="00E57AE6" w:rsidP="00E57AE6">
            <w:pPr>
              <w:keepNext/>
              <w:ind w:firstLine="0"/>
            </w:pPr>
            <w:r>
              <w:t>50.00</w:t>
            </w:r>
          </w:p>
        </w:tc>
      </w:tr>
    </w:tbl>
    <w:p w14:paraId="0C08183D" w14:textId="02722E9A" w:rsidR="00E57AE6" w:rsidRDefault="00E57AE6" w:rsidP="00E57AE6">
      <w:pPr>
        <w:pStyle w:val="Descripcin"/>
        <w:jc w:val="center"/>
      </w:pPr>
      <w:r>
        <w:t xml:space="preserve">Tabla </w:t>
      </w:r>
      <w:r>
        <w:fldChar w:fldCharType="begin"/>
      </w:r>
      <w:r>
        <w:instrText xml:space="preserve"> SEQ Tabla \* ARABIC </w:instrText>
      </w:r>
      <w:r>
        <w:fldChar w:fldCharType="separate"/>
      </w:r>
      <w:r w:rsidR="002733B2">
        <w:rPr>
          <w:noProof/>
        </w:rPr>
        <w:t>37</w:t>
      </w:r>
      <w:r>
        <w:fldChar w:fldCharType="end"/>
      </w:r>
      <w:r>
        <w:t xml:space="preserve"> - Diseño físico de </w:t>
      </w:r>
      <w:proofErr w:type="spellStart"/>
      <w:r>
        <w:t>Fact_Movilidad</w:t>
      </w:r>
      <w:proofErr w:type="spellEnd"/>
      <w:r>
        <w:t>.</w:t>
      </w:r>
    </w:p>
    <w:p w14:paraId="7CD73723" w14:textId="50B71291" w:rsidR="00E57AE6" w:rsidRDefault="00E57AE6" w:rsidP="00E57AE6">
      <w:proofErr w:type="spellStart"/>
      <w:r>
        <w:rPr>
          <w:b/>
          <w:bCs/>
        </w:rPr>
        <w:t>Fact_Evitacion_Aglomeracion</w:t>
      </w:r>
      <w:proofErr w:type="spellEnd"/>
      <w:r>
        <w:t>: hecho que nos permite obtener el porcentaje de la población que ha evitado una aglomeración según la edad y la provincia, además obtenemos el máximo porcentaje de entre todos los rangos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E527FD" w14:paraId="7FC7FDEC" w14:textId="77777777" w:rsidTr="002733B2">
        <w:tc>
          <w:tcPr>
            <w:tcW w:w="2123" w:type="dxa"/>
          </w:tcPr>
          <w:p w14:paraId="28E1C5F5" w14:textId="2345661C" w:rsidR="00E527FD" w:rsidRPr="002733B2" w:rsidRDefault="00E527FD" w:rsidP="002733B2">
            <w:pPr>
              <w:ind w:firstLine="0"/>
              <w:jc w:val="center"/>
              <w:rPr>
                <w:b/>
                <w:bCs/>
              </w:rPr>
            </w:pPr>
            <w:r w:rsidRPr="002733B2">
              <w:rPr>
                <w:b/>
                <w:bCs/>
              </w:rPr>
              <w:t>Nombre Campo</w:t>
            </w:r>
          </w:p>
        </w:tc>
        <w:tc>
          <w:tcPr>
            <w:tcW w:w="2123" w:type="dxa"/>
          </w:tcPr>
          <w:p w14:paraId="78741F4B" w14:textId="5D5BD0EC" w:rsidR="00E527FD" w:rsidRPr="002733B2" w:rsidRDefault="00E527FD" w:rsidP="002733B2">
            <w:pPr>
              <w:ind w:firstLine="0"/>
              <w:jc w:val="center"/>
              <w:rPr>
                <w:b/>
                <w:bCs/>
              </w:rPr>
            </w:pPr>
            <w:r w:rsidRPr="002733B2">
              <w:rPr>
                <w:b/>
                <w:bCs/>
              </w:rPr>
              <w:t>Tipo</w:t>
            </w:r>
          </w:p>
        </w:tc>
        <w:tc>
          <w:tcPr>
            <w:tcW w:w="2124" w:type="dxa"/>
          </w:tcPr>
          <w:p w14:paraId="19E1718A" w14:textId="25F70B7C" w:rsidR="00E527FD" w:rsidRPr="002733B2" w:rsidRDefault="00E527FD" w:rsidP="002733B2">
            <w:pPr>
              <w:ind w:firstLine="0"/>
              <w:jc w:val="center"/>
              <w:rPr>
                <w:b/>
                <w:bCs/>
              </w:rPr>
            </w:pPr>
            <w:r w:rsidRPr="002733B2">
              <w:rPr>
                <w:b/>
                <w:bCs/>
              </w:rPr>
              <w:t>Tamaño</w:t>
            </w:r>
          </w:p>
        </w:tc>
        <w:tc>
          <w:tcPr>
            <w:tcW w:w="2124" w:type="dxa"/>
          </w:tcPr>
          <w:p w14:paraId="78CD872F" w14:textId="795F8917" w:rsidR="00E527FD" w:rsidRPr="002733B2" w:rsidRDefault="00E527FD" w:rsidP="002733B2">
            <w:pPr>
              <w:ind w:firstLine="0"/>
              <w:jc w:val="center"/>
              <w:rPr>
                <w:b/>
                <w:bCs/>
              </w:rPr>
            </w:pPr>
            <w:r w:rsidRPr="002733B2">
              <w:rPr>
                <w:b/>
                <w:bCs/>
              </w:rPr>
              <w:t>Ejemplo</w:t>
            </w:r>
          </w:p>
        </w:tc>
      </w:tr>
      <w:tr w:rsidR="00E527FD" w14:paraId="6BF1C715" w14:textId="77777777" w:rsidTr="002733B2">
        <w:tc>
          <w:tcPr>
            <w:tcW w:w="2123" w:type="dxa"/>
          </w:tcPr>
          <w:p w14:paraId="36653DA6" w14:textId="1873CC02" w:rsidR="00E527FD" w:rsidRDefault="00E527FD" w:rsidP="00E57AE6">
            <w:pPr>
              <w:ind w:firstLine="0"/>
            </w:pPr>
            <w:proofErr w:type="spellStart"/>
            <w:r>
              <w:t>PK_FK_Lugar</w:t>
            </w:r>
            <w:proofErr w:type="spellEnd"/>
            <w:r>
              <w:t xml:space="preserve"> (PK)</w:t>
            </w:r>
          </w:p>
        </w:tc>
        <w:tc>
          <w:tcPr>
            <w:tcW w:w="2123" w:type="dxa"/>
          </w:tcPr>
          <w:p w14:paraId="64FAC6F8" w14:textId="44FBA802" w:rsidR="00E527FD" w:rsidRDefault="00E527FD" w:rsidP="00E57AE6">
            <w:pPr>
              <w:ind w:firstLine="0"/>
            </w:pPr>
            <w:r>
              <w:t>Numérico</w:t>
            </w:r>
          </w:p>
        </w:tc>
        <w:tc>
          <w:tcPr>
            <w:tcW w:w="2124" w:type="dxa"/>
          </w:tcPr>
          <w:p w14:paraId="03B004BE" w14:textId="05692F3E" w:rsidR="00E527FD" w:rsidRDefault="00E527FD" w:rsidP="00E57AE6">
            <w:pPr>
              <w:ind w:firstLine="0"/>
            </w:pPr>
            <w:r>
              <w:t>5</w:t>
            </w:r>
          </w:p>
        </w:tc>
        <w:tc>
          <w:tcPr>
            <w:tcW w:w="2124" w:type="dxa"/>
          </w:tcPr>
          <w:p w14:paraId="12B2AF0A" w14:textId="2114E767" w:rsidR="00E527FD" w:rsidRDefault="00E527FD" w:rsidP="00E57AE6">
            <w:pPr>
              <w:ind w:firstLine="0"/>
            </w:pPr>
            <w:r>
              <w:t>11111</w:t>
            </w:r>
          </w:p>
        </w:tc>
      </w:tr>
      <w:tr w:rsidR="00E527FD" w14:paraId="4D32A2EA" w14:textId="77777777" w:rsidTr="002733B2">
        <w:tc>
          <w:tcPr>
            <w:tcW w:w="2123" w:type="dxa"/>
          </w:tcPr>
          <w:p w14:paraId="356F502A" w14:textId="6EC36F36" w:rsidR="00E527FD" w:rsidRDefault="00E527FD" w:rsidP="00E57AE6">
            <w:pPr>
              <w:ind w:firstLine="0"/>
            </w:pPr>
            <w:proofErr w:type="spellStart"/>
            <w:r>
              <w:t>PK_FK_GrupoEdad</w:t>
            </w:r>
            <w:proofErr w:type="spellEnd"/>
            <w:r>
              <w:t xml:space="preserve"> (PK)</w:t>
            </w:r>
          </w:p>
        </w:tc>
        <w:tc>
          <w:tcPr>
            <w:tcW w:w="2123" w:type="dxa"/>
          </w:tcPr>
          <w:p w14:paraId="0A632584" w14:textId="1ADE38A1" w:rsidR="00E527FD" w:rsidRDefault="00E527FD" w:rsidP="00E57AE6">
            <w:pPr>
              <w:ind w:firstLine="0"/>
            </w:pPr>
            <w:r>
              <w:t>Numérico</w:t>
            </w:r>
          </w:p>
        </w:tc>
        <w:tc>
          <w:tcPr>
            <w:tcW w:w="2124" w:type="dxa"/>
          </w:tcPr>
          <w:p w14:paraId="18A2ECA8" w14:textId="5A2F3794" w:rsidR="00E527FD" w:rsidRDefault="00E527FD" w:rsidP="00E57AE6">
            <w:pPr>
              <w:ind w:firstLine="0"/>
            </w:pPr>
            <w:r>
              <w:t>1</w:t>
            </w:r>
          </w:p>
        </w:tc>
        <w:tc>
          <w:tcPr>
            <w:tcW w:w="2124" w:type="dxa"/>
          </w:tcPr>
          <w:p w14:paraId="3D5DA93F" w14:textId="6074005B" w:rsidR="00E527FD" w:rsidRDefault="00E527FD" w:rsidP="00E57AE6">
            <w:pPr>
              <w:ind w:firstLine="0"/>
            </w:pPr>
            <w:r>
              <w:t>1</w:t>
            </w:r>
          </w:p>
        </w:tc>
      </w:tr>
      <w:tr w:rsidR="00E527FD" w14:paraId="5C756B11" w14:textId="77777777" w:rsidTr="002733B2">
        <w:tc>
          <w:tcPr>
            <w:tcW w:w="2123" w:type="dxa"/>
          </w:tcPr>
          <w:p w14:paraId="2AA0BA5C" w14:textId="3B070963" w:rsidR="00E527FD" w:rsidRDefault="00E527FD" w:rsidP="00E57AE6">
            <w:pPr>
              <w:ind w:firstLine="0"/>
            </w:pPr>
            <w:proofErr w:type="spellStart"/>
            <w:r>
              <w:t>N_Porcentaje</w:t>
            </w:r>
            <w:proofErr w:type="spellEnd"/>
          </w:p>
        </w:tc>
        <w:tc>
          <w:tcPr>
            <w:tcW w:w="2123" w:type="dxa"/>
          </w:tcPr>
          <w:p w14:paraId="731A1C9B" w14:textId="1A8B0CF4" w:rsidR="00E527FD" w:rsidRDefault="00E527FD" w:rsidP="00E57AE6">
            <w:pPr>
              <w:ind w:firstLine="0"/>
            </w:pPr>
            <w:r>
              <w:t>Decimal</w:t>
            </w:r>
          </w:p>
        </w:tc>
        <w:tc>
          <w:tcPr>
            <w:tcW w:w="2124" w:type="dxa"/>
          </w:tcPr>
          <w:p w14:paraId="4BC8678F" w14:textId="7EE27EA4" w:rsidR="00E527FD" w:rsidRDefault="00E527FD" w:rsidP="00E57AE6">
            <w:pPr>
              <w:ind w:firstLine="0"/>
            </w:pPr>
            <w:r>
              <w:t>(4,2)</w:t>
            </w:r>
          </w:p>
        </w:tc>
        <w:tc>
          <w:tcPr>
            <w:tcW w:w="2124" w:type="dxa"/>
          </w:tcPr>
          <w:p w14:paraId="6239BF86" w14:textId="23A32B2A" w:rsidR="00E527FD" w:rsidRDefault="00E527FD" w:rsidP="00E57AE6">
            <w:pPr>
              <w:ind w:firstLine="0"/>
            </w:pPr>
            <w:r>
              <w:t>99.99</w:t>
            </w:r>
          </w:p>
        </w:tc>
      </w:tr>
      <w:tr w:rsidR="00E527FD" w14:paraId="3B73383B" w14:textId="77777777" w:rsidTr="002733B2">
        <w:tc>
          <w:tcPr>
            <w:tcW w:w="2123" w:type="dxa"/>
          </w:tcPr>
          <w:p w14:paraId="1F9960E4" w14:textId="460EB18A" w:rsidR="00E527FD" w:rsidRDefault="00E527FD" w:rsidP="00E57AE6">
            <w:pPr>
              <w:ind w:firstLine="0"/>
            </w:pPr>
            <w:proofErr w:type="spellStart"/>
            <w:r>
              <w:t>N_Max_Porcentaje</w:t>
            </w:r>
            <w:proofErr w:type="spellEnd"/>
          </w:p>
        </w:tc>
        <w:tc>
          <w:tcPr>
            <w:tcW w:w="2123" w:type="dxa"/>
          </w:tcPr>
          <w:p w14:paraId="5A26CC04" w14:textId="3E08D240" w:rsidR="00E527FD" w:rsidRDefault="00E527FD" w:rsidP="00E57AE6">
            <w:pPr>
              <w:ind w:firstLine="0"/>
            </w:pPr>
            <w:r>
              <w:t>Decima</w:t>
            </w:r>
          </w:p>
        </w:tc>
        <w:tc>
          <w:tcPr>
            <w:tcW w:w="2124" w:type="dxa"/>
          </w:tcPr>
          <w:p w14:paraId="1D6D9058" w14:textId="525E7303" w:rsidR="00E527FD" w:rsidRDefault="00E527FD" w:rsidP="00E57AE6">
            <w:pPr>
              <w:ind w:firstLine="0"/>
            </w:pPr>
            <w:r>
              <w:t>(4,2)</w:t>
            </w:r>
          </w:p>
        </w:tc>
        <w:tc>
          <w:tcPr>
            <w:tcW w:w="2124" w:type="dxa"/>
          </w:tcPr>
          <w:p w14:paraId="0F47401C" w14:textId="7D00BBB3" w:rsidR="00E527FD" w:rsidRDefault="00E527FD" w:rsidP="002733B2">
            <w:pPr>
              <w:keepNext/>
              <w:ind w:firstLine="0"/>
            </w:pPr>
            <w:r>
              <w:t>99.99</w:t>
            </w:r>
          </w:p>
        </w:tc>
      </w:tr>
    </w:tbl>
    <w:p w14:paraId="537F35D6" w14:textId="19D01189" w:rsidR="00D92420" w:rsidRPr="00D92420" w:rsidRDefault="002733B2" w:rsidP="002733B2">
      <w:pPr>
        <w:pStyle w:val="Descripcin"/>
        <w:jc w:val="center"/>
      </w:pPr>
      <w:r>
        <w:t xml:space="preserve">Tabla </w:t>
      </w:r>
      <w:r>
        <w:fldChar w:fldCharType="begin"/>
      </w:r>
      <w:r>
        <w:instrText xml:space="preserve"> SEQ Tabla \* ARABIC </w:instrText>
      </w:r>
      <w:r>
        <w:fldChar w:fldCharType="separate"/>
      </w:r>
      <w:r>
        <w:rPr>
          <w:noProof/>
        </w:rPr>
        <w:t>38</w:t>
      </w:r>
      <w:r>
        <w:fldChar w:fldCharType="end"/>
      </w:r>
      <w:r>
        <w:t xml:space="preserve"> - Diseño físico de </w:t>
      </w:r>
      <w:proofErr w:type="spellStart"/>
      <w:r>
        <w:t>Fact_Evitacion_Aglomeracion</w:t>
      </w:r>
      <w:proofErr w:type="spellEnd"/>
      <w:r>
        <w:t>.</w:t>
      </w:r>
    </w:p>
    <w:p w14:paraId="66D0267D" w14:textId="4CD04ABB" w:rsidR="00EB36BC" w:rsidRPr="00EB36BC" w:rsidRDefault="00175FE4" w:rsidP="00DE5DA5">
      <w:r>
        <w:t xml:space="preserve"> </w:t>
      </w:r>
    </w:p>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56" w:name="_Toc68783637"/>
            <w:r w:rsidRPr="00E32D2A">
              <w:t>Bibliografía</w:t>
            </w:r>
            <w:bookmarkEnd w:id="56"/>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3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8D8B84" w14:textId="77777777" w:rsidR="00BC0122" w:rsidRDefault="00BC0122" w:rsidP="004D1002">
      <w:pPr>
        <w:spacing w:before="0" w:after="0" w:line="240" w:lineRule="auto"/>
      </w:pPr>
      <w:r>
        <w:separator/>
      </w:r>
    </w:p>
  </w:endnote>
  <w:endnote w:type="continuationSeparator" w:id="0">
    <w:p w14:paraId="448F9C2E" w14:textId="77777777" w:rsidR="00BC0122" w:rsidRDefault="00BC0122"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C920F4" w:rsidRDefault="00C920F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C920F4" w:rsidRPr="008F2239" w:rsidRDefault="00C920F4" w:rsidP="008B6CC2">
        <w:pPr>
          <w:pStyle w:val="Piedepgina"/>
          <w:jc w:val="center"/>
        </w:pPr>
      </w:p>
    </w:sdtContent>
  </w:sdt>
  <w:p w14:paraId="482C1935" w14:textId="77777777" w:rsidR="00C920F4" w:rsidRDefault="00C920F4"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C920F4" w:rsidRDefault="00C920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DFAACD" w14:textId="77777777" w:rsidR="00BC0122" w:rsidRDefault="00BC0122" w:rsidP="004D1002">
      <w:pPr>
        <w:spacing w:before="0" w:after="0" w:line="240" w:lineRule="auto"/>
      </w:pPr>
      <w:r>
        <w:separator/>
      </w:r>
    </w:p>
  </w:footnote>
  <w:footnote w:type="continuationSeparator" w:id="0">
    <w:p w14:paraId="250F35CE" w14:textId="77777777" w:rsidR="00BC0122" w:rsidRDefault="00BC0122"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C920F4" w:rsidRDefault="00C920F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C920F4" w:rsidRDefault="00C920F4"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C920F4" w:rsidRDefault="00C920F4"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C920F4" w:rsidRDefault="00C920F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C920F4" w:rsidRDefault="00C920F4">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C920F4" w:rsidRDefault="00C920F4" w:rsidP="00835E41">
    <w:pPr>
      <w:pStyle w:val="Encabezado"/>
      <w:ind w:firstLine="0"/>
    </w:pPr>
    <w:r>
      <w:tab/>
    </w:r>
    <w:r>
      <w:tab/>
    </w:r>
  </w:p>
  <w:p w14:paraId="7754A012" w14:textId="77777777" w:rsidR="00C920F4" w:rsidRDefault="00C920F4"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C920F4" w:rsidRDefault="00C920F4"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C920F4" w:rsidRDefault="00C920F4"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C920F4" w:rsidRDefault="00C920F4"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920F4" w:rsidRDefault="00C920F4"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AB915F2"/>
    <w:multiLevelType w:val="hybridMultilevel"/>
    <w:tmpl w:val="3EC69BD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109F63A4"/>
    <w:multiLevelType w:val="hybridMultilevel"/>
    <w:tmpl w:val="C688C16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1DB5AEE"/>
    <w:multiLevelType w:val="hybridMultilevel"/>
    <w:tmpl w:val="56FC86F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545916D2"/>
    <w:multiLevelType w:val="hybridMultilevel"/>
    <w:tmpl w:val="375AD4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4"/>
  </w:num>
  <w:num w:numId="2">
    <w:abstractNumId w:val="10"/>
  </w:num>
  <w:num w:numId="3">
    <w:abstractNumId w:val="3"/>
  </w:num>
  <w:num w:numId="4">
    <w:abstractNumId w:val="7"/>
  </w:num>
  <w:num w:numId="5">
    <w:abstractNumId w:val="5"/>
  </w:num>
  <w:num w:numId="6">
    <w:abstractNumId w:val="0"/>
  </w:num>
  <w:num w:numId="7">
    <w:abstractNumId w:val="9"/>
  </w:num>
  <w:num w:numId="8">
    <w:abstractNumId w:val="1"/>
  </w:num>
  <w:num w:numId="9">
    <w:abstractNumId w:val="6"/>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04D15"/>
    <w:rsid w:val="0001008A"/>
    <w:rsid w:val="00010E62"/>
    <w:rsid w:val="00015551"/>
    <w:rsid w:val="00020662"/>
    <w:rsid w:val="00021065"/>
    <w:rsid w:val="000223C1"/>
    <w:rsid w:val="00022DA5"/>
    <w:rsid w:val="000244EE"/>
    <w:rsid w:val="00026243"/>
    <w:rsid w:val="00027B08"/>
    <w:rsid w:val="00030BF4"/>
    <w:rsid w:val="00031EC4"/>
    <w:rsid w:val="000376BB"/>
    <w:rsid w:val="00040D43"/>
    <w:rsid w:val="000425A6"/>
    <w:rsid w:val="0004273B"/>
    <w:rsid w:val="000431FB"/>
    <w:rsid w:val="0004432C"/>
    <w:rsid w:val="000443D9"/>
    <w:rsid w:val="00044A3B"/>
    <w:rsid w:val="00045555"/>
    <w:rsid w:val="0004562D"/>
    <w:rsid w:val="00046548"/>
    <w:rsid w:val="00046A61"/>
    <w:rsid w:val="000478FD"/>
    <w:rsid w:val="00047C4A"/>
    <w:rsid w:val="00047C96"/>
    <w:rsid w:val="00047F3D"/>
    <w:rsid w:val="00053209"/>
    <w:rsid w:val="00053711"/>
    <w:rsid w:val="00056579"/>
    <w:rsid w:val="0006009E"/>
    <w:rsid w:val="00060C1E"/>
    <w:rsid w:val="00062643"/>
    <w:rsid w:val="00063C62"/>
    <w:rsid w:val="000661CF"/>
    <w:rsid w:val="0006707B"/>
    <w:rsid w:val="00067B01"/>
    <w:rsid w:val="00072DC8"/>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2FF0"/>
    <w:rsid w:val="000E3401"/>
    <w:rsid w:val="000E4465"/>
    <w:rsid w:val="000E60AC"/>
    <w:rsid w:val="000F1B6A"/>
    <w:rsid w:val="000F2413"/>
    <w:rsid w:val="000F77FA"/>
    <w:rsid w:val="000F7B0B"/>
    <w:rsid w:val="0010058E"/>
    <w:rsid w:val="0010312F"/>
    <w:rsid w:val="00106466"/>
    <w:rsid w:val="00110414"/>
    <w:rsid w:val="0011105C"/>
    <w:rsid w:val="00111D59"/>
    <w:rsid w:val="0011260A"/>
    <w:rsid w:val="00113640"/>
    <w:rsid w:val="001141DE"/>
    <w:rsid w:val="00114B07"/>
    <w:rsid w:val="001150F4"/>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38E8"/>
    <w:rsid w:val="00154A62"/>
    <w:rsid w:val="00156378"/>
    <w:rsid w:val="0016344A"/>
    <w:rsid w:val="0016384F"/>
    <w:rsid w:val="00166E55"/>
    <w:rsid w:val="00167600"/>
    <w:rsid w:val="00167C8A"/>
    <w:rsid w:val="00170F18"/>
    <w:rsid w:val="001736A3"/>
    <w:rsid w:val="00175FE4"/>
    <w:rsid w:val="001762DD"/>
    <w:rsid w:val="001807C7"/>
    <w:rsid w:val="00180CE0"/>
    <w:rsid w:val="00183798"/>
    <w:rsid w:val="00187CE9"/>
    <w:rsid w:val="00190811"/>
    <w:rsid w:val="00190E0A"/>
    <w:rsid w:val="00191EFD"/>
    <w:rsid w:val="0019380B"/>
    <w:rsid w:val="00194BEC"/>
    <w:rsid w:val="001A04B7"/>
    <w:rsid w:val="001A09F5"/>
    <w:rsid w:val="001A0EE0"/>
    <w:rsid w:val="001A1E42"/>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5BFC"/>
    <w:rsid w:val="001C6CB2"/>
    <w:rsid w:val="001C6D07"/>
    <w:rsid w:val="001C7EEE"/>
    <w:rsid w:val="001D0676"/>
    <w:rsid w:val="001D516F"/>
    <w:rsid w:val="001D6AA2"/>
    <w:rsid w:val="001D6B01"/>
    <w:rsid w:val="001D6CF3"/>
    <w:rsid w:val="001E5822"/>
    <w:rsid w:val="001E7705"/>
    <w:rsid w:val="001F0D96"/>
    <w:rsid w:val="001F22BF"/>
    <w:rsid w:val="001F2A30"/>
    <w:rsid w:val="001F6DB5"/>
    <w:rsid w:val="00201683"/>
    <w:rsid w:val="002027AA"/>
    <w:rsid w:val="002061D5"/>
    <w:rsid w:val="0021331E"/>
    <w:rsid w:val="00215250"/>
    <w:rsid w:val="0021606A"/>
    <w:rsid w:val="002172EF"/>
    <w:rsid w:val="0023198D"/>
    <w:rsid w:val="00232436"/>
    <w:rsid w:val="00232880"/>
    <w:rsid w:val="002333E4"/>
    <w:rsid w:val="0023563D"/>
    <w:rsid w:val="002358FA"/>
    <w:rsid w:val="0024098B"/>
    <w:rsid w:val="00245182"/>
    <w:rsid w:val="00247BBA"/>
    <w:rsid w:val="002504D2"/>
    <w:rsid w:val="0025236C"/>
    <w:rsid w:val="002524BD"/>
    <w:rsid w:val="0025370C"/>
    <w:rsid w:val="00256E9C"/>
    <w:rsid w:val="002575FD"/>
    <w:rsid w:val="00260FD8"/>
    <w:rsid w:val="00262F47"/>
    <w:rsid w:val="00270989"/>
    <w:rsid w:val="002733B2"/>
    <w:rsid w:val="00274582"/>
    <w:rsid w:val="00274652"/>
    <w:rsid w:val="00277118"/>
    <w:rsid w:val="00281D49"/>
    <w:rsid w:val="002835B5"/>
    <w:rsid w:val="00284F36"/>
    <w:rsid w:val="00290497"/>
    <w:rsid w:val="00295763"/>
    <w:rsid w:val="002A3346"/>
    <w:rsid w:val="002A3B22"/>
    <w:rsid w:val="002A44CA"/>
    <w:rsid w:val="002A5E66"/>
    <w:rsid w:val="002A7387"/>
    <w:rsid w:val="002B2FA0"/>
    <w:rsid w:val="002B6B36"/>
    <w:rsid w:val="002C0746"/>
    <w:rsid w:val="002C083D"/>
    <w:rsid w:val="002C0C20"/>
    <w:rsid w:val="002C2D5F"/>
    <w:rsid w:val="002C43E8"/>
    <w:rsid w:val="002C4F39"/>
    <w:rsid w:val="002C5D27"/>
    <w:rsid w:val="002C6553"/>
    <w:rsid w:val="002D190D"/>
    <w:rsid w:val="002D1B83"/>
    <w:rsid w:val="002D2A5F"/>
    <w:rsid w:val="002D5F4C"/>
    <w:rsid w:val="002E0EC3"/>
    <w:rsid w:val="002E289A"/>
    <w:rsid w:val="002E37C5"/>
    <w:rsid w:val="002E3E4E"/>
    <w:rsid w:val="002E4231"/>
    <w:rsid w:val="002E485C"/>
    <w:rsid w:val="002E74C5"/>
    <w:rsid w:val="002E74DE"/>
    <w:rsid w:val="002F0929"/>
    <w:rsid w:val="002F1830"/>
    <w:rsid w:val="002F2E08"/>
    <w:rsid w:val="002F54BF"/>
    <w:rsid w:val="002F6562"/>
    <w:rsid w:val="002F66BE"/>
    <w:rsid w:val="002F7D2D"/>
    <w:rsid w:val="003043E7"/>
    <w:rsid w:val="0030444C"/>
    <w:rsid w:val="00305C3F"/>
    <w:rsid w:val="00307ABC"/>
    <w:rsid w:val="00310B1A"/>
    <w:rsid w:val="00312507"/>
    <w:rsid w:val="00312806"/>
    <w:rsid w:val="003137E8"/>
    <w:rsid w:val="0031483E"/>
    <w:rsid w:val="00316E51"/>
    <w:rsid w:val="00321CD0"/>
    <w:rsid w:val="00321FC8"/>
    <w:rsid w:val="00322AB3"/>
    <w:rsid w:val="00322AFE"/>
    <w:rsid w:val="0032499B"/>
    <w:rsid w:val="00326D42"/>
    <w:rsid w:val="0032741B"/>
    <w:rsid w:val="00327B7F"/>
    <w:rsid w:val="00327FFB"/>
    <w:rsid w:val="00334B62"/>
    <w:rsid w:val="00342B91"/>
    <w:rsid w:val="00343732"/>
    <w:rsid w:val="00343829"/>
    <w:rsid w:val="003475C5"/>
    <w:rsid w:val="003479B7"/>
    <w:rsid w:val="00350133"/>
    <w:rsid w:val="00350657"/>
    <w:rsid w:val="00354A53"/>
    <w:rsid w:val="00354B95"/>
    <w:rsid w:val="0035591B"/>
    <w:rsid w:val="0036108C"/>
    <w:rsid w:val="00361A72"/>
    <w:rsid w:val="00362875"/>
    <w:rsid w:val="00362AED"/>
    <w:rsid w:val="00363906"/>
    <w:rsid w:val="00363987"/>
    <w:rsid w:val="0036434C"/>
    <w:rsid w:val="00365873"/>
    <w:rsid w:val="00365D08"/>
    <w:rsid w:val="003662E2"/>
    <w:rsid w:val="003663F2"/>
    <w:rsid w:val="003666C9"/>
    <w:rsid w:val="00366C4D"/>
    <w:rsid w:val="0037471C"/>
    <w:rsid w:val="00381160"/>
    <w:rsid w:val="00382DBA"/>
    <w:rsid w:val="0038303F"/>
    <w:rsid w:val="003848E9"/>
    <w:rsid w:val="00384CD0"/>
    <w:rsid w:val="0038627A"/>
    <w:rsid w:val="003866B8"/>
    <w:rsid w:val="00387183"/>
    <w:rsid w:val="0039050F"/>
    <w:rsid w:val="00390D30"/>
    <w:rsid w:val="003931EB"/>
    <w:rsid w:val="00393ABC"/>
    <w:rsid w:val="00395A27"/>
    <w:rsid w:val="00395C8A"/>
    <w:rsid w:val="00397DB3"/>
    <w:rsid w:val="003A1641"/>
    <w:rsid w:val="003A1DAE"/>
    <w:rsid w:val="003A32CF"/>
    <w:rsid w:val="003A7A0D"/>
    <w:rsid w:val="003A7DA9"/>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D70AD"/>
    <w:rsid w:val="003F018F"/>
    <w:rsid w:val="003F2078"/>
    <w:rsid w:val="003F2106"/>
    <w:rsid w:val="003F23D4"/>
    <w:rsid w:val="003F2B16"/>
    <w:rsid w:val="003F32FC"/>
    <w:rsid w:val="003F4BD3"/>
    <w:rsid w:val="003F589D"/>
    <w:rsid w:val="003F779C"/>
    <w:rsid w:val="00400D92"/>
    <w:rsid w:val="0040151C"/>
    <w:rsid w:val="00402031"/>
    <w:rsid w:val="00403AE6"/>
    <w:rsid w:val="00404416"/>
    <w:rsid w:val="0040694E"/>
    <w:rsid w:val="00407A27"/>
    <w:rsid w:val="00412BE9"/>
    <w:rsid w:val="00413491"/>
    <w:rsid w:val="00413A56"/>
    <w:rsid w:val="00413CD9"/>
    <w:rsid w:val="00415ADF"/>
    <w:rsid w:val="004169A2"/>
    <w:rsid w:val="004209FA"/>
    <w:rsid w:val="004228E6"/>
    <w:rsid w:val="00423C83"/>
    <w:rsid w:val="00423EC5"/>
    <w:rsid w:val="00424396"/>
    <w:rsid w:val="004277D6"/>
    <w:rsid w:val="004307A1"/>
    <w:rsid w:val="00433B41"/>
    <w:rsid w:val="004359F0"/>
    <w:rsid w:val="00442A85"/>
    <w:rsid w:val="00444958"/>
    <w:rsid w:val="004463B7"/>
    <w:rsid w:val="00447157"/>
    <w:rsid w:val="00447B04"/>
    <w:rsid w:val="00447BFE"/>
    <w:rsid w:val="004533D4"/>
    <w:rsid w:val="00455531"/>
    <w:rsid w:val="00457013"/>
    <w:rsid w:val="00462D5F"/>
    <w:rsid w:val="00465A02"/>
    <w:rsid w:val="00465D8A"/>
    <w:rsid w:val="00465FD0"/>
    <w:rsid w:val="004665F0"/>
    <w:rsid w:val="00471523"/>
    <w:rsid w:val="004737A1"/>
    <w:rsid w:val="004761F6"/>
    <w:rsid w:val="00476C72"/>
    <w:rsid w:val="00477124"/>
    <w:rsid w:val="004777AD"/>
    <w:rsid w:val="00484E52"/>
    <w:rsid w:val="004852D9"/>
    <w:rsid w:val="0048720A"/>
    <w:rsid w:val="0049206A"/>
    <w:rsid w:val="004933A6"/>
    <w:rsid w:val="00497E48"/>
    <w:rsid w:val="004A212C"/>
    <w:rsid w:val="004A4EEA"/>
    <w:rsid w:val="004A74C3"/>
    <w:rsid w:val="004B2D29"/>
    <w:rsid w:val="004B37EC"/>
    <w:rsid w:val="004B43D0"/>
    <w:rsid w:val="004B634C"/>
    <w:rsid w:val="004B7E4C"/>
    <w:rsid w:val="004C0C77"/>
    <w:rsid w:val="004C129C"/>
    <w:rsid w:val="004C1C86"/>
    <w:rsid w:val="004C3D94"/>
    <w:rsid w:val="004C4CB3"/>
    <w:rsid w:val="004C4D7F"/>
    <w:rsid w:val="004C765B"/>
    <w:rsid w:val="004D1002"/>
    <w:rsid w:val="004D3691"/>
    <w:rsid w:val="004D5251"/>
    <w:rsid w:val="004D5C70"/>
    <w:rsid w:val="004D7AFD"/>
    <w:rsid w:val="004E074A"/>
    <w:rsid w:val="004E1812"/>
    <w:rsid w:val="004E5568"/>
    <w:rsid w:val="004E603E"/>
    <w:rsid w:val="004E646E"/>
    <w:rsid w:val="004E6ABB"/>
    <w:rsid w:val="004F195E"/>
    <w:rsid w:val="004F1BE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BE5"/>
    <w:rsid w:val="00525E89"/>
    <w:rsid w:val="0052718F"/>
    <w:rsid w:val="005271B6"/>
    <w:rsid w:val="00530A95"/>
    <w:rsid w:val="005336C6"/>
    <w:rsid w:val="00536BC0"/>
    <w:rsid w:val="0054496F"/>
    <w:rsid w:val="00547F05"/>
    <w:rsid w:val="005506A1"/>
    <w:rsid w:val="0055148A"/>
    <w:rsid w:val="00551662"/>
    <w:rsid w:val="00551F10"/>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3292"/>
    <w:rsid w:val="00584FFE"/>
    <w:rsid w:val="00585A40"/>
    <w:rsid w:val="00587B1F"/>
    <w:rsid w:val="00587E51"/>
    <w:rsid w:val="00591033"/>
    <w:rsid w:val="0059294E"/>
    <w:rsid w:val="00593597"/>
    <w:rsid w:val="00593E8C"/>
    <w:rsid w:val="00594AD6"/>
    <w:rsid w:val="005956B2"/>
    <w:rsid w:val="005969EF"/>
    <w:rsid w:val="00597711"/>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3D36"/>
    <w:rsid w:val="005B4DB0"/>
    <w:rsid w:val="005B5F04"/>
    <w:rsid w:val="005B766A"/>
    <w:rsid w:val="005C051A"/>
    <w:rsid w:val="005C0FA0"/>
    <w:rsid w:val="005C2219"/>
    <w:rsid w:val="005C2DA4"/>
    <w:rsid w:val="005C2EF6"/>
    <w:rsid w:val="005C3D24"/>
    <w:rsid w:val="005C7D4A"/>
    <w:rsid w:val="005D123E"/>
    <w:rsid w:val="005D2C69"/>
    <w:rsid w:val="005D2FE6"/>
    <w:rsid w:val="005D3799"/>
    <w:rsid w:val="005D37F8"/>
    <w:rsid w:val="005D44B8"/>
    <w:rsid w:val="005D4FDA"/>
    <w:rsid w:val="005D51CC"/>
    <w:rsid w:val="005E1BF7"/>
    <w:rsid w:val="005E6162"/>
    <w:rsid w:val="005F0E9C"/>
    <w:rsid w:val="005F2AA5"/>
    <w:rsid w:val="005F2C22"/>
    <w:rsid w:val="005F3280"/>
    <w:rsid w:val="005F38D2"/>
    <w:rsid w:val="005F5457"/>
    <w:rsid w:val="005F6C78"/>
    <w:rsid w:val="00600BF7"/>
    <w:rsid w:val="00602FB6"/>
    <w:rsid w:val="00605CDF"/>
    <w:rsid w:val="006112C1"/>
    <w:rsid w:val="00611EE2"/>
    <w:rsid w:val="00614D29"/>
    <w:rsid w:val="00614E90"/>
    <w:rsid w:val="00615040"/>
    <w:rsid w:val="006174F7"/>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8779B"/>
    <w:rsid w:val="00692B20"/>
    <w:rsid w:val="006935AF"/>
    <w:rsid w:val="00694313"/>
    <w:rsid w:val="006957D9"/>
    <w:rsid w:val="00695C1F"/>
    <w:rsid w:val="006A1591"/>
    <w:rsid w:val="006A1F24"/>
    <w:rsid w:val="006B7217"/>
    <w:rsid w:val="006C1299"/>
    <w:rsid w:val="006C2FDD"/>
    <w:rsid w:val="006C5FE8"/>
    <w:rsid w:val="006C6B96"/>
    <w:rsid w:val="006C7EA2"/>
    <w:rsid w:val="006D0AD2"/>
    <w:rsid w:val="006E1FC1"/>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062F0"/>
    <w:rsid w:val="00710A43"/>
    <w:rsid w:val="0071185C"/>
    <w:rsid w:val="00711881"/>
    <w:rsid w:val="00713436"/>
    <w:rsid w:val="007157D8"/>
    <w:rsid w:val="00721631"/>
    <w:rsid w:val="00722FE7"/>
    <w:rsid w:val="00726076"/>
    <w:rsid w:val="007260DF"/>
    <w:rsid w:val="00731348"/>
    <w:rsid w:val="0073213A"/>
    <w:rsid w:val="00732F46"/>
    <w:rsid w:val="00737841"/>
    <w:rsid w:val="00742C30"/>
    <w:rsid w:val="00747DC1"/>
    <w:rsid w:val="007517BE"/>
    <w:rsid w:val="007519EB"/>
    <w:rsid w:val="007547AE"/>
    <w:rsid w:val="0075489C"/>
    <w:rsid w:val="00755188"/>
    <w:rsid w:val="0076124D"/>
    <w:rsid w:val="0076321B"/>
    <w:rsid w:val="00766C89"/>
    <w:rsid w:val="007670C6"/>
    <w:rsid w:val="007671D6"/>
    <w:rsid w:val="00767243"/>
    <w:rsid w:val="00774166"/>
    <w:rsid w:val="00774DE5"/>
    <w:rsid w:val="007750A8"/>
    <w:rsid w:val="0077513D"/>
    <w:rsid w:val="00777E1A"/>
    <w:rsid w:val="00780456"/>
    <w:rsid w:val="00781BBD"/>
    <w:rsid w:val="00791836"/>
    <w:rsid w:val="00792161"/>
    <w:rsid w:val="00792996"/>
    <w:rsid w:val="007960B9"/>
    <w:rsid w:val="007A04B4"/>
    <w:rsid w:val="007A06B2"/>
    <w:rsid w:val="007A30E1"/>
    <w:rsid w:val="007A43CF"/>
    <w:rsid w:val="007B4D5F"/>
    <w:rsid w:val="007C05C8"/>
    <w:rsid w:val="007C0FFE"/>
    <w:rsid w:val="007C4268"/>
    <w:rsid w:val="007C58ED"/>
    <w:rsid w:val="007C7261"/>
    <w:rsid w:val="007C7927"/>
    <w:rsid w:val="007D1197"/>
    <w:rsid w:val="007D171B"/>
    <w:rsid w:val="007D18B6"/>
    <w:rsid w:val="007D5F51"/>
    <w:rsid w:val="007D6377"/>
    <w:rsid w:val="007D776D"/>
    <w:rsid w:val="007E1B92"/>
    <w:rsid w:val="007E2BAD"/>
    <w:rsid w:val="007E4EF5"/>
    <w:rsid w:val="007E6EB3"/>
    <w:rsid w:val="007E7E63"/>
    <w:rsid w:val="007F11DD"/>
    <w:rsid w:val="007F392C"/>
    <w:rsid w:val="007F50B0"/>
    <w:rsid w:val="007F6A42"/>
    <w:rsid w:val="008011B6"/>
    <w:rsid w:val="0080303F"/>
    <w:rsid w:val="00804042"/>
    <w:rsid w:val="008056C0"/>
    <w:rsid w:val="00805B3A"/>
    <w:rsid w:val="0081382C"/>
    <w:rsid w:val="008157F8"/>
    <w:rsid w:val="008260D3"/>
    <w:rsid w:val="00834DE4"/>
    <w:rsid w:val="00835E41"/>
    <w:rsid w:val="008364C6"/>
    <w:rsid w:val="008368CF"/>
    <w:rsid w:val="00837FD5"/>
    <w:rsid w:val="00841C43"/>
    <w:rsid w:val="008420F5"/>
    <w:rsid w:val="008443D4"/>
    <w:rsid w:val="00844539"/>
    <w:rsid w:val="0084739B"/>
    <w:rsid w:val="008479EE"/>
    <w:rsid w:val="00850D43"/>
    <w:rsid w:val="00852AE1"/>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27D2"/>
    <w:rsid w:val="008B4B62"/>
    <w:rsid w:val="008B5549"/>
    <w:rsid w:val="008B68E2"/>
    <w:rsid w:val="008B6CC2"/>
    <w:rsid w:val="008B6F95"/>
    <w:rsid w:val="008C1F44"/>
    <w:rsid w:val="008C2164"/>
    <w:rsid w:val="008C2EF6"/>
    <w:rsid w:val="008C5751"/>
    <w:rsid w:val="008C6335"/>
    <w:rsid w:val="008D3FD1"/>
    <w:rsid w:val="008D4B24"/>
    <w:rsid w:val="008D4C5C"/>
    <w:rsid w:val="008D5872"/>
    <w:rsid w:val="008D73DC"/>
    <w:rsid w:val="008E1804"/>
    <w:rsid w:val="008E242C"/>
    <w:rsid w:val="008E29D6"/>
    <w:rsid w:val="008E494D"/>
    <w:rsid w:val="008E4FAE"/>
    <w:rsid w:val="008E5959"/>
    <w:rsid w:val="008F121A"/>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4194"/>
    <w:rsid w:val="00935665"/>
    <w:rsid w:val="00935AD4"/>
    <w:rsid w:val="0093775C"/>
    <w:rsid w:val="009456E5"/>
    <w:rsid w:val="0095491A"/>
    <w:rsid w:val="00955EEF"/>
    <w:rsid w:val="00960164"/>
    <w:rsid w:val="0096276A"/>
    <w:rsid w:val="0096329E"/>
    <w:rsid w:val="0096552D"/>
    <w:rsid w:val="00967469"/>
    <w:rsid w:val="00973D78"/>
    <w:rsid w:val="0097534B"/>
    <w:rsid w:val="00975F02"/>
    <w:rsid w:val="00977A10"/>
    <w:rsid w:val="00980D63"/>
    <w:rsid w:val="00981BF2"/>
    <w:rsid w:val="009830C5"/>
    <w:rsid w:val="009838DE"/>
    <w:rsid w:val="00983B52"/>
    <w:rsid w:val="00984947"/>
    <w:rsid w:val="00986459"/>
    <w:rsid w:val="00987C99"/>
    <w:rsid w:val="009A1301"/>
    <w:rsid w:val="009A1DE3"/>
    <w:rsid w:val="009A20DA"/>
    <w:rsid w:val="009A4A5D"/>
    <w:rsid w:val="009A5D3B"/>
    <w:rsid w:val="009B0B16"/>
    <w:rsid w:val="009B1393"/>
    <w:rsid w:val="009B258A"/>
    <w:rsid w:val="009B258D"/>
    <w:rsid w:val="009B2AE9"/>
    <w:rsid w:val="009B4774"/>
    <w:rsid w:val="009B5983"/>
    <w:rsid w:val="009B710C"/>
    <w:rsid w:val="009C0D1E"/>
    <w:rsid w:val="009C1FE0"/>
    <w:rsid w:val="009C2FE2"/>
    <w:rsid w:val="009C3BE4"/>
    <w:rsid w:val="009C3D3E"/>
    <w:rsid w:val="009C3FD3"/>
    <w:rsid w:val="009C3FF4"/>
    <w:rsid w:val="009C60C9"/>
    <w:rsid w:val="009D0E8D"/>
    <w:rsid w:val="009D1908"/>
    <w:rsid w:val="009D28CE"/>
    <w:rsid w:val="009D44DC"/>
    <w:rsid w:val="009D5EF0"/>
    <w:rsid w:val="009D67AC"/>
    <w:rsid w:val="009D6F90"/>
    <w:rsid w:val="009E1339"/>
    <w:rsid w:val="009E1E6A"/>
    <w:rsid w:val="009E6097"/>
    <w:rsid w:val="009E6712"/>
    <w:rsid w:val="009E6DCC"/>
    <w:rsid w:val="009E74D7"/>
    <w:rsid w:val="009F0194"/>
    <w:rsid w:val="009F5FE7"/>
    <w:rsid w:val="009F74DC"/>
    <w:rsid w:val="00A00199"/>
    <w:rsid w:val="00A00233"/>
    <w:rsid w:val="00A00B8C"/>
    <w:rsid w:val="00A047F0"/>
    <w:rsid w:val="00A05B92"/>
    <w:rsid w:val="00A0731F"/>
    <w:rsid w:val="00A11233"/>
    <w:rsid w:val="00A14484"/>
    <w:rsid w:val="00A1598A"/>
    <w:rsid w:val="00A20950"/>
    <w:rsid w:val="00A21D7D"/>
    <w:rsid w:val="00A22690"/>
    <w:rsid w:val="00A22AA3"/>
    <w:rsid w:val="00A26F77"/>
    <w:rsid w:val="00A27D13"/>
    <w:rsid w:val="00A31C0F"/>
    <w:rsid w:val="00A32858"/>
    <w:rsid w:val="00A3397D"/>
    <w:rsid w:val="00A33C66"/>
    <w:rsid w:val="00A34661"/>
    <w:rsid w:val="00A34CE1"/>
    <w:rsid w:val="00A36450"/>
    <w:rsid w:val="00A3707B"/>
    <w:rsid w:val="00A379C3"/>
    <w:rsid w:val="00A402F6"/>
    <w:rsid w:val="00A405D9"/>
    <w:rsid w:val="00A4168A"/>
    <w:rsid w:val="00A416D5"/>
    <w:rsid w:val="00A41ECD"/>
    <w:rsid w:val="00A436CE"/>
    <w:rsid w:val="00A44D7B"/>
    <w:rsid w:val="00A45220"/>
    <w:rsid w:val="00A45A68"/>
    <w:rsid w:val="00A5010F"/>
    <w:rsid w:val="00A51394"/>
    <w:rsid w:val="00A524E9"/>
    <w:rsid w:val="00A54DB3"/>
    <w:rsid w:val="00A55596"/>
    <w:rsid w:val="00A56401"/>
    <w:rsid w:val="00A565D9"/>
    <w:rsid w:val="00A569BE"/>
    <w:rsid w:val="00A57251"/>
    <w:rsid w:val="00A57AC8"/>
    <w:rsid w:val="00A6041A"/>
    <w:rsid w:val="00A61915"/>
    <w:rsid w:val="00A61ABB"/>
    <w:rsid w:val="00A61EAF"/>
    <w:rsid w:val="00A67A20"/>
    <w:rsid w:val="00A72B9E"/>
    <w:rsid w:val="00A75226"/>
    <w:rsid w:val="00A7571F"/>
    <w:rsid w:val="00A76082"/>
    <w:rsid w:val="00A77A74"/>
    <w:rsid w:val="00A83B71"/>
    <w:rsid w:val="00A847FF"/>
    <w:rsid w:val="00A91629"/>
    <w:rsid w:val="00A9192B"/>
    <w:rsid w:val="00A974A7"/>
    <w:rsid w:val="00AA1181"/>
    <w:rsid w:val="00AA3D24"/>
    <w:rsid w:val="00AA4A52"/>
    <w:rsid w:val="00AA7716"/>
    <w:rsid w:val="00AA7855"/>
    <w:rsid w:val="00AB30E7"/>
    <w:rsid w:val="00AB33F5"/>
    <w:rsid w:val="00AC0D88"/>
    <w:rsid w:val="00AC160B"/>
    <w:rsid w:val="00AC2296"/>
    <w:rsid w:val="00AC4BAD"/>
    <w:rsid w:val="00AC5068"/>
    <w:rsid w:val="00AC6328"/>
    <w:rsid w:val="00AC700E"/>
    <w:rsid w:val="00AC78A3"/>
    <w:rsid w:val="00AC7FE7"/>
    <w:rsid w:val="00AD442D"/>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2E05"/>
    <w:rsid w:val="00B035F9"/>
    <w:rsid w:val="00B07B8F"/>
    <w:rsid w:val="00B10B5E"/>
    <w:rsid w:val="00B12437"/>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0F18"/>
    <w:rsid w:val="00B67063"/>
    <w:rsid w:val="00B672AD"/>
    <w:rsid w:val="00B72459"/>
    <w:rsid w:val="00B73388"/>
    <w:rsid w:val="00B749BA"/>
    <w:rsid w:val="00B81C11"/>
    <w:rsid w:val="00B84975"/>
    <w:rsid w:val="00B875DD"/>
    <w:rsid w:val="00B876E1"/>
    <w:rsid w:val="00B87A06"/>
    <w:rsid w:val="00B9003B"/>
    <w:rsid w:val="00B9277B"/>
    <w:rsid w:val="00B93046"/>
    <w:rsid w:val="00B96144"/>
    <w:rsid w:val="00B97214"/>
    <w:rsid w:val="00BA127A"/>
    <w:rsid w:val="00BA1CDD"/>
    <w:rsid w:val="00BA5B65"/>
    <w:rsid w:val="00BB1EE0"/>
    <w:rsid w:val="00BB27D8"/>
    <w:rsid w:val="00BB4BD0"/>
    <w:rsid w:val="00BB5D83"/>
    <w:rsid w:val="00BB62FB"/>
    <w:rsid w:val="00BB7EF8"/>
    <w:rsid w:val="00BC0122"/>
    <w:rsid w:val="00BC10E2"/>
    <w:rsid w:val="00BC2776"/>
    <w:rsid w:val="00BC6A45"/>
    <w:rsid w:val="00BC79C4"/>
    <w:rsid w:val="00BD003E"/>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04C6E"/>
    <w:rsid w:val="00C054BA"/>
    <w:rsid w:val="00C05F1F"/>
    <w:rsid w:val="00C108EB"/>
    <w:rsid w:val="00C130A0"/>
    <w:rsid w:val="00C13B1C"/>
    <w:rsid w:val="00C13D21"/>
    <w:rsid w:val="00C145C9"/>
    <w:rsid w:val="00C14B9C"/>
    <w:rsid w:val="00C17C33"/>
    <w:rsid w:val="00C20500"/>
    <w:rsid w:val="00C205CB"/>
    <w:rsid w:val="00C22811"/>
    <w:rsid w:val="00C23F11"/>
    <w:rsid w:val="00C24801"/>
    <w:rsid w:val="00C257C9"/>
    <w:rsid w:val="00C2763A"/>
    <w:rsid w:val="00C32562"/>
    <w:rsid w:val="00C33DCA"/>
    <w:rsid w:val="00C346FB"/>
    <w:rsid w:val="00C40DFB"/>
    <w:rsid w:val="00C43478"/>
    <w:rsid w:val="00C434BA"/>
    <w:rsid w:val="00C4386D"/>
    <w:rsid w:val="00C44872"/>
    <w:rsid w:val="00C46154"/>
    <w:rsid w:val="00C4776C"/>
    <w:rsid w:val="00C47BF1"/>
    <w:rsid w:val="00C530FE"/>
    <w:rsid w:val="00C54844"/>
    <w:rsid w:val="00C56309"/>
    <w:rsid w:val="00C564DA"/>
    <w:rsid w:val="00C66643"/>
    <w:rsid w:val="00C71C28"/>
    <w:rsid w:val="00C73DC5"/>
    <w:rsid w:val="00C762B9"/>
    <w:rsid w:val="00C7712F"/>
    <w:rsid w:val="00C77ED2"/>
    <w:rsid w:val="00C81697"/>
    <w:rsid w:val="00C82E45"/>
    <w:rsid w:val="00C8307A"/>
    <w:rsid w:val="00C920F4"/>
    <w:rsid w:val="00C92593"/>
    <w:rsid w:val="00C929A9"/>
    <w:rsid w:val="00C92BDB"/>
    <w:rsid w:val="00C93519"/>
    <w:rsid w:val="00C9417F"/>
    <w:rsid w:val="00C97547"/>
    <w:rsid w:val="00CA05AB"/>
    <w:rsid w:val="00CA0D54"/>
    <w:rsid w:val="00CA0E00"/>
    <w:rsid w:val="00CA15C5"/>
    <w:rsid w:val="00CA20CA"/>
    <w:rsid w:val="00CA2428"/>
    <w:rsid w:val="00CA611C"/>
    <w:rsid w:val="00CA654B"/>
    <w:rsid w:val="00CB21E4"/>
    <w:rsid w:val="00CB2D38"/>
    <w:rsid w:val="00CC13A2"/>
    <w:rsid w:val="00CC1E86"/>
    <w:rsid w:val="00CC3667"/>
    <w:rsid w:val="00CC3772"/>
    <w:rsid w:val="00CC3EF7"/>
    <w:rsid w:val="00CC54FC"/>
    <w:rsid w:val="00CC6F49"/>
    <w:rsid w:val="00CC7013"/>
    <w:rsid w:val="00CC7E8F"/>
    <w:rsid w:val="00CD4E40"/>
    <w:rsid w:val="00CD6BF1"/>
    <w:rsid w:val="00CD6FF6"/>
    <w:rsid w:val="00CD71EB"/>
    <w:rsid w:val="00CE0A9C"/>
    <w:rsid w:val="00CE16B1"/>
    <w:rsid w:val="00CE251E"/>
    <w:rsid w:val="00CE3A3E"/>
    <w:rsid w:val="00CE4A28"/>
    <w:rsid w:val="00CE6252"/>
    <w:rsid w:val="00CF1B6A"/>
    <w:rsid w:val="00CF36C8"/>
    <w:rsid w:val="00CF3AC9"/>
    <w:rsid w:val="00CF65FC"/>
    <w:rsid w:val="00D03120"/>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684C"/>
    <w:rsid w:val="00D47125"/>
    <w:rsid w:val="00D47B2C"/>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2420"/>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26AB"/>
    <w:rsid w:val="00DE2781"/>
    <w:rsid w:val="00DE33E2"/>
    <w:rsid w:val="00DE58E6"/>
    <w:rsid w:val="00DE5DA5"/>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5D2F"/>
    <w:rsid w:val="00E360A4"/>
    <w:rsid w:val="00E37E97"/>
    <w:rsid w:val="00E40E3C"/>
    <w:rsid w:val="00E43283"/>
    <w:rsid w:val="00E44DCE"/>
    <w:rsid w:val="00E4637A"/>
    <w:rsid w:val="00E51FA9"/>
    <w:rsid w:val="00E5233E"/>
    <w:rsid w:val="00E527FD"/>
    <w:rsid w:val="00E52B9C"/>
    <w:rsid w:val="00E55291"/>
    <w:rsid w:val="00E565C8"/>
    <w:rsid w:val="00E565DC"/>
    <w:rsid w:val="00E56730"/>
    <w:rsid w:val="00E57AE6"/>
    <w:rsid w:val="00E60CF5"/>
    <w:rsid w:val="00E60EFD"/>
    <w:rsid w:val="00E616FA"/>
    <w:rsid w:val="00E61A5F"/>
    <w:rsid w:val="00E6223B"/>
    <w:rsid w:val="00E657C8"/>
    <w:rsid w:val="00E669DC"/>
    <w:rsid w:val="00E66AC7"/>
    <w:rsid w:val="00E679F5"/>
    <w:rsid w:val="00E716DC"/>
    <w:rsid w:val="00E718B6"/>
    <w:rsid w:val="00E72143"/>
    <w:rsid w:val="00E725DE"/>
    <w:rsid w:val="00E7527F"/>
    <w:rsid w:val="00E76291"/>
    <w:rsid w:val="00E80231"/>
    <w:rsid w:val="00E80B25"/>
    <w:rsid w:val="00E80FB2"/>
    <w:rsid w:val="00E847E5"/>
    <w:rsid w:val="00E84AAF"/>
    <w:rsid w:val="00E928CC"/>
    <w:rsid w:val="00E94167"/>
    <w:rsid w:val="00E94DA7"/>
    <w:rsid w:val="00EA0A7A"/>
    <w:rsid w:val="00EA1B59"/>
    <w:rsid w:val="00EA2B23"/>
    <w:rsid w:val="00EA4A62"/>
    <w:rsid w:val="00EA586B"/>
    <w:rsid w:val="00EB2404"/>
    <w:rsid w:val="00EB3205"/>
    <w:rsid w:val="00EB36BC"/>
    <w:rsid w:val="00EB378A"/>
    <w:rsid w:val="00EB4747"/>
    <w:rsid w:val="00EB789C"/>
    <w:rsid w:val="00EC0A46"/>
    <w:rsid w:val="00EC2108"/>
    <w:rsid w:val="00EC281D"/>
    <w:rsid w:val="00EC57A4"/>
    <w:rsid w:val="00EC6F52"/>
    <w:rsid w:val="00ED046B"/>
    <w:rsid w:val="00ED10BF"/>
    <w:rsid w:val="00ED1FF8"/>
    <w:rsid w:val="00ED2A03"/>
    <w:rsid w:val="00ED414D"/>
    <w:rsid w:val="00ED4FB2"/>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CC5"/>
    <w:rsid w:val="00F12EFA"/>
    <w:rsid w:val="00F13FFF"/>
    <w:rsid w:val="00F1488A"/>
    <w:rsid w:val="00F1534C"/>
    <w:rsid w:val="00F174C2"/>
    <w:rsid w:val="00F21903"/>
    <w:rsid w:val="00F2239A"/>
    <w:rsid w:val="00F25D67"/>
    <w:rsid w:val="00F33CBC"/>
    <w:rsid w:val="00F36B7F"/>
    <w:rsid w:val="00F371CF"/>
    <w:rsid w:val="00F372DA"/>
    <w:rsid w:val="00F37D18"/>
    <w:rsid w:val="00F4089D"/>
    <w:rsid w:val="00F44040"/>
    <w:rsid w:val="00F4437B"/>
    <w:rsid w:val="00F443CD"/>
    <w:rsid w:val="00F4713B"/>
    <w:rsid w:val="00F47CFC"/>
    <w:rsid w:val="00F5058C"/>
    <w:rsid w:val="00F50D0F"/>
    <w:rsid w:val="00F52D1F"/>
    <w:rsid w:val="00F55AAB"/>
    <w:rsid w:val="00F55E5D"/>
    <w:rsid w:val="00F66500"/>
    <w:rsid w:val="00F66F41"/>
    <w:rsid w:val="00F707AB"/>
    <w:rsid w:val="00F71FED"/>
    <w:rsid w:val="00F729F6"/>
    <w:rsid w:val="00F74A44"/>
    <w:rsid w:val="00F82C71"/>
    <w:rsid w:val="00F83239"/>
    <w:rsid w:val="00F834C4"/>
    <w:rsid w:val="00F83814"/>
    <w:rsid w:val="00F840A6"/>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4606"/>
    <w:rsid w:val="00FB6974"/>
    <w:rsid w:val="00FB6B38"/>
    <w:rsid w:val="00FC31B3"/>
    <w:rsid w:val="00FC4AB9"/>
    <w:rsid w:val="00FC4F4E"/>
    <w:rsid w:val="00FD2F06"/>
    <w:rsid w:val="00FD506B"/>
    <w:rsid w:val="00FD544D"/>
    <w:rsid w:val="00FD57F4"/>
    <w:rsid w:val="00FD5950"/>
    <w:rsid w:val="00FE0E14"/>
    <w:rsid w:val="00FE2C5C"/>
    <w:rsid w:val="00FE55CD"/>
    <w:rsid w:val="00FE591F"/>
    <w:rsid w:val="00FE5F66"/>
    <w:rsid w:val="00FE65A5"/>
    <w:rsid w:val="00FF0774"/>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9E74D7"/>
    <w:pPr>
      <w:keepNext/>
      <w:keepLines/>
      <w:spacing w:before="40" w:after="0"/>
      <w:outlineLvl w:val="3"/>
    </w:pPr>
    <w:rPr>
      <w:rFonts w:asciiTheme="majorHAnsi" w:eastAsiaTheme="majorEastAsia" w:hAnsiTheme="majorHAnsi" w:cstheme="majorBidi"/>
      <w:b/>
      <w:iCs/>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 w:type="character" w:customStyle="1" w:styleId="Ttulo4Car">
    <w:name w:val="Título 4 Car"/>
    <w:basedOn w:val="Fuentedeprrafopredeter"/>
    <w:link w:val="Ttulo4"/>
    <w:uiPriority w:val="9"/>
    <w:rsid w:val="009E74D7"/>
    <w:rPr>
      <w:rFonts w:asciiTheme="majorHAnsi" w:eastAsiaTheme="majorEastAsia" w:hAnsiTheme="majorHAnsi" w:cstheme="majorBidi"/>
      <w:b/>
      <w:iCs/>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ne.e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hyperlink" Target="http://www.ine.es" TargetMode="Externa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2</TotalTime>
  <Pages>39</Pages>
  <Words>8018</Words>
  <Characters>44105</Characters>
  <Application>Microsoft Office Word</Application>
  <DocSecurity>0</DocSecurity>
  <Lines>367</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170</cp:revision>
  <cp:lastPrinted>2019-07-01T08:52:00Z</cp:lastPrinted>
  <dcterms:created xsi:type="dcterms:W3CDTF">2019-02-17T15:19:00Z</dcterms:created>
  <dcterms:modified xsi:type="dcterms:W3CDTF">2021-04-0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